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88947" w14:textId="5955F568" w:rsidR="00227871" w:rsidRPr="00712448" w:rsidRDefault="00227871" w:rsidP="005012FA">
      <w:pPr>
        <w:pStyle w:val="SubsectionTitle"/>
        <w:spacing w:before="0" w:after="0"/>
        <w:rPr>
          <w:rFonts w:eastAsiaTheme="majorEastAsia"/>
          <w:color w:val="418FDE" w:themeColor="accent3"/>
          <w:sz w:val="32"/>
          <w:szCs w:val="32"/>
        </w:rPr>
      </w:pPr>
      <w:r w:rsidRPr="00712448">
        <w:rPr>
          <w:rFonts w:eastAsiaTheme="majorEastAsia"/>
          <w:color w:val="418FDE" w:themeColor="accent3"/>
          <w:sz w:val="32"/>
          <w:szCs w:val="32"/>
        </w:rPr>
        <w:t>Problem Description</w:t>
      </w:r>
    </w:p>
    <w:p w14:paraId="73AFD33A" w14:textId="3C237F1E"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17,730 new cases)</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70709C">
        <w:rPr>
          <w:rFonts w:eastAsiaTheme="majorEastAsia"/>
        </w:rPr>
        <w:t xml:space="preserve"> (</w:t>
      </w:r>
      <w:r w:rsidR="0070709C">
        <w:rPr>
          <w:rFonts w:eastAsiaTheme="majorEastAsia"/>
          <w:b/>
          <w:bCs/>
        </w:rPr>
        <w:t>F</w:t>
      </w:r>
      <w:r w:rsidR="0070709C" w:rsidRPr="0070709C">
        <w:rPr>
          <w:rFonts w:eastAsiaTheme="majorEastAsia"/>
          <w:b/>
          <w:bCs/>
        </w:rPr>
        <w:t>igure</w:t>
      </w:r>
      <w:r w:rsidR="0070709C">
        <w:rPr>
          <w:rFonts w:eastAsiaTheme="majorEastAsia"/>
          <w:b/>
          <w:bCs/>
        </w:rPr>
        <w:t xml:space="preserve"> </w:t>
      </w:r>
      <w:r w:rsidR="0070709C" w:rsidRPr="0070709C">
        <w:rPr>
          <w:rFonts w:eastAsiaTheme="majorEastAsia"/>
          <w:b/>
          <w:bCs/>
        </w:rPr>
        <w:t>1</w:t>
      </w:r>
      <w:r w:rsidR="0070709C">
        <w:rPr>
          <w:rFonts w:eastAsiaTheme="majorEastAsia"/>
        </w:rPr>
        <w:t xml:space="preserve"> below)</w:t>
      </w:r>
      <w:r w:rsidR="002A3ED6">
        <w:rPr>
          <w:rFonts w:eastAsiaTheme="majorEastAsia"/>
        </w:rPr>
        <w:t>.</w:t>
      </w:r>
      <w:r w:rsidR="001308D6">
        <w:rPr>
          <w:rFonts w:eastAsiaTheme="majorEastAsia"/>
        </w:rPr>
        <w:t xml:space="preserve"> Incomplete tetraplegia is the most frequent neurological outcome</w:t>
      </w:r>
      <w:r w:rsidR="0070709C">
        <w:rPr>
          <w:rFonts w:eastAsiaTheme="majorEastAsia"/>
        </w:rPr>
        <w:t xml:space="preserve"> (</w:t>
      </w:r>
      <w:r w:rsidR="0070709C" w:rsidRPr="0070709C">
        <w:rPr>
          <w:rFonts w:eastAsiaTheme="majorEastAsia"/>
          <w:b/>
          <w:bCs/>
        </w:rPr>
        <w:t>Figure 2</w:t>
      </w:r>
      <w:r w:rsidR="0070709C">
        <w:rPr>
          <w:rFonts w:eastAsiaTheme="majorEastAsia"/>
        </w:rPr>
        <w:t xml:space="preserve"> below)</w:t>
      </w:r>
      <w:r w:rsidR="001308D6">
        <w:rPr>
          <w:rFonts w:eastAsiaTheme="majorEastAsia"/>
        </w:rPr>
        <w:t>.</w:t>
      </w:r>
      <w:r w:rsidR="00135AFF">
        <w:rPr>
          <w:rFonts w:eastAsiaTheme="majorEastAsia"/>
        </w:rPr>
        <w:t xml:space="preserve"> </w:t>
      </w:r>
    </w:p>
    <w:p w14:paraId="3BCE6E2F" w14:textId="77777777" w:rsidR="00135AFF" w:rsidRPr="00135AFF" w:rsidRDefault="00135AFF" w:rsidP="00135AFF">
      <w:pPr>
        <w:pStyle w:val="Body"/>
        <w:rPr>
          <w:rFonts w:eastAsiaTheme="majorEastAsia"/>
        </w:rPr>
      </w:pPr>
    </w:p>
    <w:tbl>
      <w:tblPr>
        <w:tblStyle w:val="TableGrid"/>
        <w:tblW w:w="0" w:type="auto"/>
        <w:tblLook w:val="04A0" w:firstRow="1" w:lastRow="0" w:firstColumn="1" w:lastColumn="0" w:noHBand="0" w:noVBand="1"/>
      </w:tblPr>
      <w:tblGrid>
        <w:gridCol w:w="10070"/>
      </w:tblGrid>
      <w:tr w:rsidR="0070709C" w14:paraId="1F72BC30" w14:textId="77777777" w:rsidTr="0070709C">
        <w:tc>
          <w:tcPr>
            <w:tcW w:w="10070" w:type="dxa"/>
            <w:shd w:val="clear" w:color="auto" w:fill="BFBFBF" w:themeFill="background1" w:themeFillShade="BF"/>
          </w:tcPr>
          <w:p w14:paraId="5C2F58E9" w14:textId="2BF2CB53" w:rsidR="0070709C" w:rsidRDefault="0070709C" w:rsidP="002A3ED6">
            <w:pPr>
              <w:pStyle w:val="Body"/>
              <w:rPr>
                <w:rFonts w:eastAsiaTheme="majorEastAsia"/>
              </w:rPr>
            </w:pPr>
            <w:r w:rsidRPr="00B9364C">
              <w:rPr>
                <w:rFonts w:eastAsiaTheme="majorEastAsia"/>
                <w:b/>
                <w:bCs w:val="0"/>
              </w:rPr>
              <w:t>Figure 1: Cause</w:t>
            </w:r>
          </w:p>
        </w:tc>
      </w:tr>
      <w:tr w:rsidR="0070709C" w14:paraId="0F7C6EAD" w14:textId="77777777" w:rsidTr="00712448">
        <w:trPr>
          <w:trHeight w:val="2663"/>
        </w:trPr>
        <w:tc>
          <w:tcPr>
            <w:tcW w:w="10070" w:type="dxa"/>
          </w:tcPr>
          <w:p w14:paraId="0FAA333D" w14:textId="02AE7DC6" w:rsidR="0070709C" w:rsidRDefault="0070709C" w:rsidP="0070709C">
            <w:pPr>
              <w:pStyle w:val="Body"/>
              <w:jc w:val="center"/>
              <w:rPr>
                <w:rFonts w:eastAsiaTheme="majorEastAsia"/>
              </w:rPr>
            </w:pPr>
            <w:r>
              <w:rPr>
                <w:rFonts w:eastAsiaTheme="majorEastAsia"/>
                <w:noProof/>
              </w:rPr>
              <w:drawing>
                <wp:inline distT="0" distB="0" distL="0" distR="0" wp14:anchorId="7B1BD849" wp14:editId="76457409">
                  <wp:extent cx="3386580" cy="155542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99183" cy="1607139"/>
                          </a:xfrm>
                          <a:prstGeom prst="rect">
                            <a:avLst/>
                          </a:prstGeom>
                        </pic:spPr>
                      </pic:pic>
                    </a:graphicData>
                  </a:graphic>
                </wp:inline>
              </w:drawing>
            </w:r>
          </w:p>
        </w:tc>
      </w:tr>
      <w:tr w:rsidR="0070709C" w14:paraId="49D2B675" w14:textId="77777777" w:rsidTr="0070709C">
        <w:tc>
          <w:tcPr>
            <w:tcW w:w="10070" w:type="dxa"/>
            <w:shd w:val="clear" w:color="auto" w:fill="BFBFBF" w:themeFill="background1" w:themeFillShade="BF"/>
          </w:tcPr>
          <w:p w14:paraId="33AE8936" w14:textId="6458E2D5" w:rsidR="0070709C" w:rsidRDefault="0070709C" w:rsidP="002A3ED6">
            <w:pPr>
              <w:pStyle w:val="Body"/>
              <w:rPr>
                <w:rFonts w:eastAsiaTheme="majorEastAsia"/>
              </w:rPr>
            </w:pPr>
            <w:r w:rsidRPr="00B9364C">
              <w:rPr>
                <w:rFonts w:eastAsiaTheme="majorEastAsia"/>
                <w:b/>
                <w:bCs w:val="0"/>
              </w:rPr>
              <w:t>Figure 2: Neurological Level</w:t>
            </w:r>
          </w:p>
        </w:tc>
      </w:tr>
      <w:tr w:rsidR="0070709C" w14:paraId="47452FBD" w14:textId="77777777" w:rsidTr="00712448">
        <w:trPr>
          <w:trHeight w:val="2663"/>
        </w:trPr>
        <w:tc>
          <w:tcPr>
            <w:tcW w:w="10070" w:type="dxa"/>
          </w:tcPr>
          <w:p w14:paraId="33AE782D" w14:textId="089B72D5" w:rsidR="0070709C" w:rsidRDefault="0070709C" w:rsidP="0070709C">
            <w:pPr>
              <w:pStyle w:val="Body"/>
              <w:jc w:val="center"/>
              <w:rPr>
                <w:rFonts w:eastAsiaTheme="majorEastAsia"/>
              </w:rPr>
            </w:pPr>
            <w:r>
              <w:rPr>
                <w:rFonts w:eastAsiaTheme="majorEastAsia"/>
                <w:noProof/>
              </w:rPr>
              <w:drawing>
                <wp:inline distT="0" distB="0" distL="0" distR="0" wp14:anchorId="4E9111B2" wp14:editId="2E60BBF9">
                  <wp:extent cx="3531700" cy="1519618"/>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45354" cy="1568521"/>
                          </a:xfrm>
                          <a:prstGeom prst="rect">
                            <a:avLst/>
                          </a:prstGeom>
                        </pic:spPr>
                      </pic:pic>
                    </a:graphicData>
                  </a:graphic>
                </wp:inline>
              </w:drawing>
            </w:r>
          </w:p>
        </w:tc>
      </w:tr>
    </w:tbl>
    <w:p w14:paraId="4729579C" w14:textId="1812CBA0" w:rsidR="002A3ED6" w:rsidRDefault="002A3ED6" w:rsidP="002A3ED6">
      <w:pPr>
        <w:pStyle w:val="Body"/>
        <w:rPr>
          <w:rFonts w:eastAsiaTheme="majorEastAsia"/>
        </w:rPr>
      </w:pPr>
    </w:p>
    <w:p w14:paraId="2C8488ED" w14:textId="4F0FAB82" w:rsidR="007957AE" w:rsidRPr="00746457" w:rsidRDefault="00712448" w:rsidP="0070709C">
      <w:pPr>
        <w:pStyle w:val="Body"/>
        <w:rPr>
          <w:sz w:val="16"/>
          <w:szCs w:val="16"/>
        </w:rPr>
      </w:pPr>
      <w:r>
        <w:rPr>
          <w:sz w:val="16"/>
          <w:szCs w:val="16"/>
        </w:rPr>
        <w:t xml:space="preserve">Source: </w:t>
      </w:r>
      <w:r w:rsidR="00746457" w:rsidRPr="00746457">
        <w:rPr>
          <w:sz w:val="16"/>
          <w:szCs w:val="16"/>
        </w:rPr>
        <w:t>National spinal cord injury statistical center</w:t>
      </w:r>
    </w:p>
    <w:p w14:paraId="573FADA2" w14:textId="77777777" w:rsidR="0070709C" w:rsidRDefault="0070709C" w:rsidP="007957AE">
      <w:pPr>
        <w:pStyle w:val="Body"/>
      </w:pPr>
    </w:p>
    <w:p w14:paraId="6378BBDB" w14:textId="767BFD17"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n contrast, l</w:t>
      </w:r>
      <w:r w:rsidR="00A34DA6">
        <w:t>aceration results in clear-cut of the spinal cord</w:t>
      </w:r>
      <w:r w:rsidR="00F727D6">
        <w:t>, the lesions are dominated with collagenous connective tissue. I</w:t>
      </w:r>
      <w:r w:rsidR="00A34DA6">
        <w:t>n massive compression, the cord is pulpified to a varying degree</w:t>
      </w:r>
      <w:r w:rsidR="00F727D6">
        <w:t xml:space="preserve"> with extensive fibrous scarring</w:t>
      </w:r>
      <w:r w:rsidR="00C0478F">
        <w:fldChar w:fldCharType="begin"/>
      </w:r>
      <w:r w:rsidR="00CD788B">
        <w:instrText xml:space="preserve"> ADDIN ZOTERO_ITEM CSL_CITATION {"citationID":"4l9nXuFr","properties":{"formattedCitation":"[1]","plainCitation":"[1]","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D788B">
        <w:rPr>
          <w:noProof/>
        </w:rPr>
        <w:t>[1]</w:t>
      </w:r>
      <w:r w:rsidR="00C0478F">
        <w:fldChar w:fldCharType="end"/>
      </w:r>
      <w:r w:rsidR="00F727D6">
        <w:t>.</w:t>
      </w:r>
      <w:r w:rsidR="00576764">
        <w:t xml:space="preserve"> </w:t>
      </w:r>
    </w:p>
    <w:p w14:paraId="1A142AC6" w14:textId="12B9B3EA" w:rsidR="00B000D3" w:rsidRDefault="00B000D3" w:rsidP="007957AE">
      <w:pPr>
        <w:pStyle w:val="Body"/>
      </w:pPr>
    </w:p>
    <w:p w14:paraId="2EF90CDE" w14:textId="704F8243" w:rsidR="00C0478F" w:rsidRPr="001C67A2" w:rsidRDefault="00B000D3" w:rsidP="007957AE">
      <w:pPr>
        <w:pStyle w:val="Body"/>
        <w:rPr>
          <w:b/>
          <w:bCs w:val="0"/>
        </w:rPr>
      </w:pPr>
      <w:r w:rsidRPr="001C67A2">
        <w:rPr>
          <w:b/>
          <w:bCs w:val="0"/>
        </w:rPr>
        <w:t xml:space="preserve">Figure </w:t>
      </w:r>
      <w:r w:rsidR="001C67A2" w:rsidRPr="001C67A2">
        <w:rPr>
          <w:b/>
          <w:bCs w:val="0"/>
        </w:rPr>
        <w:t>3</w:t>
      </w:r>
      <w:r w:rsidRPr="001C67A2">
        <w:rPr>
          <w:b/>
          <w:bCs w:val="0"/>
        </w:rPr>
        <w:t xml:space="preserve">: </w:t>
      </w:r>
      <w:r w:rsidR="001C67A2" w:rsidRPr="001C67A2">
        <w:rPr>
          <w:b/>
          <w:bCs w:val="0"/>
        </w:rPr>
        <w:t>“The Pathology of Human Spinal Cord Injury: Defining the Problems”</w:t>
      </w: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33275F32"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This phase is also characterized by developments of cysts, and syrinx</w:t>
      </w:r>
      <w:r w:rsidR="00D575D9">
        <w:t xml:space="preserve">, and </w:t>
      </w:r>
      <w:proofErr w:type="spellStart"/>
      <w:r w:rsidR="00B8243C">
        <w:t>S</w:t>
      </w:r>
      <w:r w:rsidR="00D575D9">
        <w:t>chwannosis</w:t>
      </w:r>
      <w:proofErr w:type="spellEnd"/>
      <w:r w:rsidR="00EC44C4">
        <w:t xml:space="preserve"> </w:t>
      </w:r>
      <w:r w:rsidR="00EC44C4">
        <w:fldChar w:fldCharType="begin"/>
      </w:r>
      <w:r w:rsidR="00CD788B">
        <w:instrText xml:space="preserve"> ADDIN ZOTERO_ITEM CSL_CITATION {"citationID":"AImzamLe","properties":{"formattedCitation":"[1]","plainCitation":"[1]","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EC44C4">
        <w:fldChar w:fldCharType="separate"/>
      </w:r>
      <w:r w:rsidR="00CD788B">
        <w:rPr>
          <w:noProof/>
        </w:rPr>
        <w:t>[1]</w:t>
      </w:r>
      <w:r w:rsidR="00EC44C4">
        <w:fldChar w:fldCharType="end"/>
      </w:r>
      <w:r w:rsidR="003C2709">
        <w:t xml:space="preserve"> (</w:t>
      </w:r>
      <w:r w:rsidR="00CD788B">
        <w:rPr>
          <w:b/>
          <w:bCs w:val="0"/>
        </w:rPr>
        <w:t>Figure 4 and 5</w:t>
      </w:r>
      <w:r w:rsidR="003C2709">
        <w:t xml:space="preserve"> below)</w:t>
      </w:r>
      <w:r w:rsidR="00D575D9">
        <w:t>.</w:t>
      </w:r>
    </w:p>
    <w:p w14:paraId="2829E590" w14:textId="5253BB70" w:rsidR="001F1385" w:rsidRDefault="001F1385" w:rsidP="007957AE">
      <w:pPr>
        <w:pStyle w:val="Body"/>
      </w:pPr>
    </w:p>
    <w:tbl>
      <w:tblPr>
        <w:tblStyle w:val="TableGrid"/>
        <w:tblW w:w="0" w:type="auto"/>
        <w:tblLook w:val="04A0" w:firstRow="1" w:lastRow="0" w:firstColumn="1" w:lastColumn="0" w:noHBand="0" w:noVBand="1"/>
      </w:tblPr>
      <w:tblGrid>
        <w:gridCol w:w="4734"/>
        <w:gridCol w:w="5336"/>
      </w:tblGrid>
      <w:tr w:rsidR="003C2709" w14:paraId="5013451F" w14:textId="6ED26917" w:rsidTr="002C1D7E">
        <w:tc>
          <w:tcPr>
            <w:tcW w:w="4734" w:type="dxa"/>
          </w:tcPr>
          <w:p w14:paraId="3DDFE01B" w14:textId="77777777" w:rsidR="003C2709" w:rsidRDefault="003C2709" w:rsidP="003C2709">
            <w:pPr>
              <w:pStyle w:val="Body"/>
              <w:rPr>
                <w:b/>
                <w:bCs w:val="0"/>
                <w:sz w:val="16"/>
                <w:szCs w:val="16"/>
              </w:rPr>
            </w:pPr>
            <w:r w:rsidRPr="003C2709">
              <w:rPr>
                <w:b/>
                <w:bCs w:val="0"/>
                <w:sz w:val="16"/>
                <w:szCs w:val="16"/>
              </w:rPr>
              <w:lastRenderedPageBreak/>
              <w:t xml:space="preserve">Figure 4: </w:t>
            </w:r>
            <w:proofErr w:type="spellStart"/>
            <w:r w:rsidRPr="003C2709">
              <w:rPr>
                <w:b/>
                <w:bCs w:val="0"/>
                <w:sz w:val="16"/>
                <w:szCs w:val="16"/>
              </w:rPr>
              <w:t>Norenberg</w:t>
            </w:r>
            <w:proofErr w:type="spellEnd"/>
            <w:r w:rsidRPr="003C2709">
              <w:rPr>
                <w:b/>
                <w:bCs w:val="0"/>
                <w:sz w:val="16"/>
                <w:szCs w:val="16"/>
              </w:rPr>
              <w:t xml:space="preserve"> et al. </w:t>
            </w:r>
          </w:p>
          <w:p w14:paraId="6657C451" w14:textId="7CF42943" w:rsidR="003C2709" w:rsidRPr="003C2709" w:rsidRDefault="003C2709" w:rsidP="003C2709">
            <w:pPr>
              <w:pStyle w:val="Body"/>
              <w:rPr>
                <w:b/>
                <w:bCs w:val="0"/>
                <w:sz w:val="16"/>
                <w:szCs w:val="16"/>
              </w:rPr>
            </w:pPr>
            <w:r w:rsidRPr="003C2709">
              <w:rPr>
                <w:b/>
                <w:bCs w:val="0"/>
                <w:sz w:val="16"/>
                <w:szCs w:val="16"/>
              </w:rPr>
              <w:t>Pathophysiology of traumatic. SCI</w:t>
            </w:r>
          </w:p>
        </w:tc>
        <w:tc>
          <w:tcPr>
            <w:tcW w:w="5336" w:type="dxa"/>
          </w:tcPr>
          <w:p w14:paraId="718FEA67" w14:textId="3F081EF7" w:rsidR="003C2709" w:rsidRDefault="003C2709" w:rsidP="003C2709">
            <w:pPr>
              <w:pStyle w:val="Body"/>
              <w:rPr>
                <w:b/>
                <w:bCs w:val="0"/>
                <w:sz w:val="16"/>
                <w:szCs w:val="16"/>
              </w:rPr>
            </w:pPr>
            <w:r w:rsidRPr="003C2709">
              <w:rPr>
                <w:b/>
                <w:bCs w:val="0"/>
                <w:sz w:val="16"/>
                <w:szCs w:val="16"/>
              </w:rPr>
              <w:t xml:space="preserve">Figure 5:  </w:t>
            </w:r>
            <w:r w:rsidR="00E70C07">
              <w:rPr>
                <w:b/>
                <w:bCs w:val="0"/>
                <w:sz w:val="16"/>
                <w:szCs w:val="16"/>
              </w:rPr>
              <w:fldChar w:fldCharType="begin"/>
            </w:r>
            <w:r w:rsidR="00CD788B">
              <w:rPr>
                <w:b/>
                <w:bCs w:val="0"/>
                <w:sz w:val="16"/>
                <w:szCs w:val="16"/>
              </w:rPr>
              <w:instrText xml:space="preserve"> ADDIN ZOTERO_ITEM CSL_CITATION {"citationID":"iioCHILm","properties":{"formattedCitation":"[2]","plainCitation":"[2]","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E70C07">
              <w:rPr>
                <w:b/>
                <w:bCs w:val="0"/>
                <w:sz w:val="16"/>
                <w:szCs w:val="16"/>
              </w:rPr>
              <w:fldChar w:fldCharType="separate"/>
            </w:r>
            <w:r w:rsidR="00CD788B">
              <w:rPr>
                <w:b/>
                <w:bCs w:val="0"/>
                <w:noProof/>
                <w:sz w:val="16"/>
                <w:szCs w:val="16"/>
              </w:rPr>
              <w:t>[2]</w:t>
            </w:r>
            <w:r w:rsidR="00E70C07">
              <w:rPr>
                <w:b/>
                <w:bCs w:val="0"/>
                <w:sz w:val="16"/>
                <w:szCs w:val="16"/>
              </w:rPr>
              <w:fldChar w:fldCharType="end"/>
            </w:r>
          </w:p>
          <w:p w14:paraId="19167E3C" w14:textId="50A553E2" w:rsidR="003C2709" w:rsidRPr="003C2709" w:rsidRDefault="003C2709" w:rsidP="003C2709">
            <w:pPr>
              <w:pStyle w:val="Body"/>
              <w:rPr>
                <w:b/>
                <w:bCs w:val="0"/>
              </w:rPr>
            </w:pPr>
            <w:r w:rsidRPr="003C2709">
              <w:rPr>
                <w:b/>
                <w:bCs w:val="0"/>
                <w:sz w:val="16"/>
                <w:szCs w:val="16"/>
              </w:rPr>
              <w:t>Main cellular targets of cell therapy in SCI</w:t>
            </w:r>
          </w:p>
        </w:tc>
      </w:tr>
      <w:tr w:rsidR="003C2709" w14:paraId="1CE50C4B" w14:textId="0EF58669" w:rsidTr="002C1D7E">
        <w:tc>
          <w:tcPr>
            <w:tcW w:w="4734" w:type="dxa"/>
          </w:tcPr>
          <w:p w14:paraId="0E4F8D1B" w14:textId="54EC7093" w:rsidR="003C2709" w:rsidRDefault="003C2709" w:rsidP="003C2709">
            <w:pPr>
              <w:pStyle w:val="Body"/>
              <w:jc w:val="center"/>
            </w:pPr>
            <w:r>
              <w:rPr>
                <w:noProof/>
              </w:rPr>
              <w:drawing>
                <wp:inline distT="0" distB="0" distL="0" distR="0" wp14:anchorId="0DA7A028" wp14:editId="49CD55F8">
                  <wp:extent cx="2045617" cy="18430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91636" cy="1884547"/>
                          </a:xfrm>
                          <a:prstGeom prst="rect">
                            <a:avLst/>
                          </a:prstGeom>
                        </pic:spPr>
                      </pic:pic>
                    </a:graphicData>
                  </a:graphic>
                </wp:inline>
              </w:drawing>
            </w:r>
          </w:p>
        </w:tc>
        <w:tc>
          <w:tcPr>
            <w:tcW w:w="5336" w:type="dxa"/>
          </w:tcPr>
          <w:p w14:paraId="7C322FF9" w14:textId="71E51F26" w:rsidR="003C2709" w:rsidRDefault="003C2709" w:rsidP="003C2709">
            <w:pPr>
              <w:pStyle w:val="Body"/>
              <w:jc w:val="center"/>
              <w:rPr>
                <w:noProof/>
              </w:rPr>
            </w:pPr>
            <w:r>
              <w:rPr>
                <w:noProof/>
              </w:rPr>
              <w:drawing>
                <wp:inline distT="0" distB="0" distL="0" distR="0" wp14:anchorId="7DE8E7E4" wp14:editId="4EC33F10">
                  <wp:extent cx="2564091" cy="1925866"/>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1268" cy="1961300"/>
                          </a:xfrm>
                          <a:prstGeom prst="rect">
                            <a:avLst/>
                          </a:prstGeom>
                        </pic:spPr>
                      </pic:pic>
                    </a:graphicData>
                  </a:graphic>
                </wp:inline>
              </w:drawing>
            </w:r>
          </w:p>
        </w:tc>
      </w:tr>
    </w:tbl>
    <w:p w14:paraId="714A89BB" w14:textId="5392C72A" w:rsidR="002C1D7E" w:rsidRDefault="002C1D7E" w:rsidP="007957AE">
      <w:pPr>
        <w:pStyle w:val="Body"/>
      </w:pPr>
    </w:p>
    <w:p w14:paraId="40EF7664" w14:textId="77777777" w:rsidR="002C1D7E" w:rsidRDefault="002C1D7E"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lastRenderedPageBreak/>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2D71E4D4" w:rsidR="00AF0151" w:rsidRDefault="002F2CBA" w:rsidP="002F2CBA">
      <w:r w:rsidRPr="002F2CBA">
        <w:t>Neuro-Spinal graft targets patients who have suffered a</w:t>
      </w:r>
      <w:r>
        <w:t xml:space="preserve"> thoracic AIS (American Spinal Injury Association Impairment scale) A traumatic spinal cord injury at neurological level of injury of T2-T12.  </w:t>
      </w:r>
      <w:r w:rsidR="00B976C4">
        <w:t>Compared to a neurological “incomplete” injury (AIS-B, C or D), AIS-A has the least potential improvement, the lowest lifetime survival</w:t>
      </w:r>
      <w:r w:rsidR="00EC44C4">
        <w:t xml:space="preserve"> </w:t>
      </w:r>
      <w:r w:rsidR="00EC44C4">
        <w:fldChar w:fldCharType="begin"/>
      </w:r>
      <w:r w:rsidR="00CD788B">
        <w:instrText xml:space="preserve"> ADDIN ZOTERO_ITEM CSL_CITATION {"citationID":"DRw1gMWi","properties":{"formattedCitation":"[3]","plainCitation":"[3]","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CD788B">
        <w:rPr>
          <w:noProof/>
        </w:rPr>
        <w:t>[3]</w:t>
      </w:r>
      <w:r w:rsidR="00EC44C4">
        <w:fldChar w:fldCharType="end"/>
      </w:r>
      <w:r w:rsidR="00122DB6">
        <w:t>(</w:t>
      </w:r>
      <w:r w:rsidR="00122DB6" w:rsidRPr="00B03882">
        <w:rPr>
          <w:b/>
          <w:bCs/>
        </w:rPr>
        <w:t xml:space="preserve">Figure </w:t>
      </w:r>
      <w:r w:rsidR="007B4779">
        <w:rPr>
          <w:b/>
          <w:bCs/>
        </w:rPr>
        <w:t>6</w:t>
      </w:r>
      <w:r w:rsidR="00B03882" w:rsidRPr="00B03882">
        <w:rPr>
          <w:b/>
          <w:bCs/>
        </w:rPr>
        <w:t xml:space="preserve"> </w:t>
      </w:r>
      <w:r w:rsidR="00B03882" w:rsidRPr="007B4779">
        <w:t>below</w:t>
      </w:r>
      <w:r w:rsidR="00122DB6">
        <w:t>)</w:t>
      </w:r>
      <w:r w:rsidR="00B976C4">
        <w:t xml:space="preserve">. In term of costs, Medicaid is the only national program covering services that SCI survivors require. </w:t>
      </w:r>
      <w:r w:rsidR="00DE7847">
        <w:t xml:space="preserve"> Mean annual cost of hospitalization are the highest among persons with AIS-A, AIS-B, or AIS-C injuries with a daily cost of $2601 (2015 US$)</w:t>
      </w:r>
      <w:r w:rsidR="00EC44C4">
        <w:t xml:space="preserve"> </w:t>
      </w:r>
      <w:r w:rsidR="00EC44C4">
        <w:fldChar w:fldCharType="begin"/>
      </w:r>
      <w:r w:rsidR="00CD788B">
        <w:instrText xml:space="preserve"> ADDIN ZOTERO_ITEM CSL_CITATION {"citationID":"1dqw8Zsv","properties":{"formattedCitation":"[3]","plainCitation":"[3]","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EC44C4">
        <w:fldChar w:fldCharType="separate"/>
      </w:r>
      <w:r w:rsidR="00CD788B">
        <w:rPr>
          <w:noProof/>
        </w:rPr>
        <w:t>[3]</w:t>
      </w:r>
      <w:r w:rsidR="00EC44C4">
        <w:fldChar w:fldCharType="end"/>
      </w:r>
      <w:r w:rsidR="00122DB6">
        <w:t xml:space="preserve"> (</w:t>
      </w:r>
      <w:r w:rsidR="00122DB6" w:rsidRPr="00B03882">
        <w:rPr>
          <w:b/>
          <w:bCs/>
        </w:rPr>
        <w:t xml:space="preserve">Figure </w:t>
      </w:r>
      <w:r w:rsidR="007B4779">
        <w:rPr>
          <w:b/>
          <w:bCs/>
        </w:rPr>
        <w:t>7</w:t>
      </w:r>
      <w:r w:rsidR="00B03882" w:rsidRPr="00B03882">
        <w:rPr>
          <w:b/>
          <w:bCs/>
        </w:rPr>
        <w:t xml:space="preserve"> </w:t>
      </w:r>
      <w:r w:rsidR="00B03882" w:rsidRPr="007B4779">
        <w:t>below</w:t>
      </w:r>
      <w:r w:rsidR="00122DB6">
        <w:t>)</w:t>
      </w:r>
      <w:r w:rsidR="00DE7847">
        <w:t>.</w:t>
      </w:r>
    </w:p>
    <w:p w14:paraId="458F5C2E" w14:textId="27D03737" w:rsidR="00B000D3" w:rsidRDefault="00B000D3" w:rsidP="00B000D3">
      <w:pPr>
        <w:pStyle w:val="Body"/>
      </w:pPr>
    </w:p>
    <w:p w14:paraId="79E2FF09" w14:textId="77777777" w:rsidR="00B000D3" w:rsidRPr="00B000D3" w:rsidRDefault="00B000D3" w:rsidP="00B000D3">
      <w:pPr>
        <w:pStyle w:val="Body"/>
      </w:pPr>
    </w:p>
    <w:tbl>
      <w:tblPr>
        <w:tblStyle w:val="TableGrid"/>
        <w:tblW w:w="0" w:type="auto"/>
        <w:tblLook w:val="04A0" w:firstRow="1" w:lastRow="0" w:firstColumn="1" w:lastColumn="0" w:noHBand="0" w:noVBand="1"/>
      </w:tblPr>
      <w:tblGrid>
        <w:gridCol w:w="5035"/>
        <w:gridCol w:w="81"/>
        <w:gridCol w:w="4954"/>
      </w:tblGrid>
      <w:tr w:rsidR="00122DB6" w14:paraId="295F9062" w14:textId="4482C51E" w:rsidTr="00B03882">
        <w:tc>
          <w:tcPr>
            <w:tcW w:w="5035" w:type="dxa"/>
            <w:shd w:val="clear" w:color="auto" w:fill="BFBFBF" w:themeFill="background1" w:themeFillShade="BF"/>
          </w:tcPr>
          <w:p w14:paraId="38AB9428" w14:textId="68968789" w:rsidR="00122DB6" w:rsidRPr="00B03882" w:rsidRDefault="00122DB6" w:rsidP="003A0D49">
            <w:pPr>
              <w:pStyle w:val="Body"/>
              <w:rPr>
                <w:b/>
                <w:bCs w:val="0"/>
              </w:rPr>
            </w:pPr>
            <w:r w:rsidRPr="00B03882">
              <w:rPr>
                <w:b/>
                <w:bCs w:val="0"/>
              </w:rPr>
              <w:t xml:space="preserve">Figure </w:t>
            </w:r>
            <w:r w:rsidR="007B4779">
              <w:rPr>
                <w:b/>
                <w:bCs w:val="0"/>
              </w:rPr>
              <w:t>6</w:t>
            </w:r>
            <w:r w:rsidRPr="00B03882">
              <w:rPr>
                <w:b/>
                <w:bCs w:val="0"/>
              </w:rPr>
              <w:t xml:space="preserve">: </w:t>
            </w:r>
            <w:r w:rsidR="00B03882" w:rsidRPr="00B03882">
              <w:rPr>
                <w:b/>
                <w:bCs w:val="0"/>
              </w:rPr>
              <w:t>ASIA Impairment Scale Grade</w:t>
            </w:r>
          </w:p>
        </w:tc>
        <w:tc>
          <w:tcPr>
            <w:tcW w:w="5035" w:type="dxa"/>
            <w:gridSpan w:val="2"/>
            <w:shd w:val="clear" w:color="auto" w:fill="BFBFBF" w:themeFill="background1" w:themeFillShade="BF"/>
          </w:tcPr>
          <w:p w14:paraId="67D0E0AB" w14:textId="1F5013BB" w:rsidR="00122DB6" w:rsidRPr="00B03882" w:rsidRDefault="00122DB6" w:rsidP="003A0D49">
            <w:pPr>
              <w:pStyle w:val="Body"/>
              <w:rPr>
                <w:b/>
                <w:bCs w:val="0"/>
              </w:rPr>
            </w:pPr>
            <w:r w:rsidRPr="00B03882">
              <w:rPr>
                <w:b/>
                <w:bCs w:val="0"/>
              </w:rPr>
              <w:t xml:space="preserve">Figure </w:t>
            </w:r>
            <w:r w:rsidR="007B4779">
              <w:rPr>
                <w:b/>
                <w:bCs w:val="0"/>
              </w:rPr>
              <w:t>7</w:t>
            </w:r>
            <w:r w:rsidRPr="00B03882">
              <w:rPr>
                <w:b/>
                <w:bCs w:val="0"/>
              </w:rPr>
              <w:t>:</w:t>
            </w:r>
            <w:r w:rsidR="00B03882" w:rsidRPr="00B03882">
              <w:rPr>
                <w:b/>
                <w:bCs w:val="0"/>
              </w:rPr>
              <w:t xml:space="preserve"> Estimated lifetime expectancy</w:t>
            </w:r>
          </w:p>
        </w:tc>
      </w:tr>
      <w:tr w:rsidR="00122DB6" w14:paraId="023747F6" w14:textId="5347F8FB" w:rsidTr="00B03882">
        <w:tc>
          <w:tcPr>
            <w:tcW w:w="5116" w:type="dxa"/>
            <w:gridSpan w:val="2"/>
          </w:tcPr>
          <w:p w14:paraId="7F80A99A" w14:textId="77777777" w:rsidR="00122DB6" w:rsidRDefault="00122DB6" w:rsidP="00122DB6">
            <w:pPr>
              <w:pStyle w:val="Body"/>
            </w:pPr>
          </w:p>
          <w:p w14:paraId="5232CEE0" w14:textId="05F7769B" w:rsidR="00122DB6" w:rsidRDefault="00122DB6" w:rsidP="00122DB6">
            <w:pPr>
              <w:pStyle w:val="Body"/>
            </w:pPr>
            <w:r>
              <w:rPr>
                <w:noProof/>
              </w:rPr>
              <w:drawing>
                <wp:inline distT="0" distB="0" distL="0" distR="0" wp14:anchorId="018DBCF4" wp14:editId="3596894D">
                  <wp:extent cx="3110230" cy="1074656"/>
                  <wp:effectExtent l="0" t="0" r="127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09417" cy="1108928"/>
                          </a:xfrm>
                          <a:prstGeom prst="rect">
                            <a:avLst/>
                          </a:prstGeom>
                        </pic:spPr>
                      </pic:pic>
                    </a:graphicData>
                  </a:graphic>
                </wp:inline>
              </w:drawing>
            </w:r>
          </w:p>
        </w:tc>
        <w:tc>
          <w:tcPr>
            <w:tcW w:w="4954" w:type="dxa"/>
          </w:tcPr>
          <w:p w14:paraId="0B278E80" w14:textId="0ABF365A" w:rsidR="00122DB6" w:rsidRDefault="00122DB6" w:rsidP="003A0D49">
            <w:pPr>
              <w:pStyle w:val="Body"/>
            </w:pPr>
            <w:r>
              <w:rPr>
                <w:noProof/>
              </w:rPr>
              <w:drawing>
                <wp:inline distT="0" distB="0" distL="0" distR="0" wp14:anchorId="6494CCF8" wp14:editId="031EDB6A">
                  <wp:extent cx="2747757" cy="152217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74522" cy="1537006"/>
                          </a:xfrm>
                          <a:prstGeom prst="rect">
                            <a:avLst/>
                          </a:prstGeom>
                        </pic:spPr>
                      </pic:pic>
                    </a:graphicData>
                  </a:graphic>
                </wp:inline>
              </w:drawing>
            </w:r>
          </w:p>
        </w:tc>
      </w:tr>
    </w:tbl>
    <w:p w14:paraId="363A5CBF" w14:textId="7804E526" w:rsidR="003A0D49" w:rsidRDefault="003A0D49" w:rsidP="003A0D49">
      <w:pPr>
        <w:pStyle w:val="Body"/>
      </w:pPr>
    </w:p>
    <w:p w14:paraId="6DB387FF" w14:textId="77777777" w:rsidR="003A0D49" w:rsidRDefault="003A0D49" w:rsidP="00DD7A4A">
      <w:pPr>
        <w:pStyle w:val="Body"/>
      </w:pPr>
    </w:p>
    <w:p w14:paraId="79078DE8" w14:textId="77777777" w:rsidR="00EC44C4" w:rsidRDefault="00EC44C4" w:rsidP="00DD7A4A">
      <w:pPr>
        <w:pStyle w:val="Body"/>
      </w:pPr>
    </w:p>
    <w:p w14:paraId="6D2C39FE" w14:textId="337147DA" w:rsidR="00254C98" w:rsidRDefault="00BB330B" w:rsidP="00BB330B">
      <w:pPr>
        <w:pStyle w:val="NormalWeb"/>
        <w:rPr>
          <w:rFonts w:ascii="Tahoma" w:hAnsi="Tahoma" w:cs="Tahoma"/>
        </w:rPr>
      </w:pPr>
      <w:r>
        <w:rPr>
          <w:rFonts w:ascii="Tahoma" w:hAnsi="Tahoma" w:cs="Tahoma"/>
        </w:rPr>
        <w:t xml:space="preserve">The </w:t>
      </w:r>
      <w:r>
        <w:rPr>
          <w:rFonts w:ascii="Tahoma" w:hAnsi="Tahoma" w:cs="Tahoma"/>
        </w:rPr>
        <w:t xml:space="preserve">neural-spinal </w:t>
      </w:r>
      <w:r>
        <w:rPr>
          <w:rFonts w:ascii="Tahoma" w:hAnsi="Tahoma" w:cs="Tahoma"/>
        </w:rPr>
        <w:t>form</w:t>
      </w:r>
      <w:r>
        <w:rPr>
          <w:rFonts w:ascii="Tahoma" w:hAnsi="Tahoma" w:cs="Tahoma"/>
        </w:rPr>
        <w:t>s</w:t>
      </w:r>
      <w:r>
        <w:rPr>
          <w:rFonts w:ascii="Tahoma" w:hAnsi="Tahoma" w:cs="Tahoma"/>
        </w:rPr>
        <w:t xml:space="preserve"> an adhesive matrix that can deliver the cells near the injury site for enhancing axon guidance in the spinal cord. </w:t>
      </w:r>
      <w:r w:rsidR="00254C98" w:rsidRPr="00BB330B">
        <w:rPr>
          <w:rFonts w:ascii="Tahoma" w:hAnsi="Tahoma" w:cs="Tahoma"/>
        </w:rPr>
        <w:t>In the first clinical trial, conducted by Lineage, OPC1, oligodendrocytes progenitor cells, were injected to individuals with a neurological level of injury between T3 and T11 and with AIS-A. After 10-year follow-up the trial no serious adverse events (SAEs) were reported.</w:t>
      </w:r>
      <w:r w:rsidR="005C7D9F" w:rsidRPr="00BB330B">
        <w:rPr>
          <w:rFonts w:ascii="Tahoma" w:hAnsi="Tahoma" w:cs="Tahoma"/>
        </w:rPr>
        <w:t xml:space="preserve"> In a second trial, </w:t>
      </w:r>
      <w:r w:rsidR="00025C29" w:rsidRPr="00BB330B">
        <w:rPr>
          <w:rFonts w:ascii="Tahoma" w:hAnsi="Tahoma" w:cs="Tahoma"/>
        </w:rPr>
        <w:t>escalating doses were administered to 33 participants. No SAEs reported were related to OPC1, 22 participants attained a one-motor-level improvement and 7 attained a two-motor-level improvement on one side of the body.</w:t>
      </w:r>
    </w:p>
    <w:p w14:paraId="39300C46" w14:textId="77777777" w:rsidR="009E1E21" w:rsidRPr="009E13FB" w:rsidRDefault="009E1E21" w:rsidP="009E1E21">
      <w:pPr>
        <w:pStyle w:val="Heading2"/>
      </w:pPr>
      <w:r>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9E1E21" w:rsidRPr="00773149" w14:paraId="5CD30CB9" w14:textId="77777777" w:rsidTr="0056466D">
        <w:trPr>
          <w:trHeight w:val="220"/>
        </w:trPr>
        <w:tc>
          <w:tcPr>
            <w:tcW w:w="1699" w:type="pct"/>
            <w:shd w:val="clear" w:color="auto" w:fill="C6D9F1"/>
          </w:tcPr>
          <w:p w14:paraId="03539B98" w14:textId="77777777" w:rsidR="009E1E21" w:rsidRPr="00773149" w:rsidRDefault="009E1E21" w:rsidP="0056466D">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3984D89B" w14:textId="77777777" w:rsidR="009E1E21" w:rsidRPr="00773149" w:rsidRDefault="009E1E21" w:rsidP="0056466D">
            <w:pPr>
              <w:pStyle w:val="JHEPBody"/>
              <w:rPr>
                <w:b/>
                <w:bCs/>
                <w:sz w:val="20"/>
                <w:szCs w:val="20"/>
                <w:lang w:bidi="en-US"/>
              </w:rPr>
            </w:pPr>
            <w:r w:rsidRPr="00773149">
              <w:rPr>
                <w:b/>
                <w:bCs/>
                <w:sz w:val="20"/>
                <w:szCs w:val="20"/>
                <w:lang w:bidi="en-US"/>
              </w:rPr>
              <w:t>Advantage</w:t>
            </w:r>
          </w:p>
        </w:tc>
        <w:tc>
          <w:tcPr>
            <w:tcW w:w="1346" w:type="pct"/>
            <w:shd w:val="clear" w:color="auto" w:fill="C6D9F1"/>
          </w:tcPr>
          <w:p w14:paraId="3876899A" w14:textId="77777777" w:rsidR="009E1E21" w:rsidRPr="00773149" w:rsidRDefault="009E1E21" w:rsidP="0056466D">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689BAE1" w14:textId="77777777" w:rsidR="009E1E21" w:rsidRPr="00773149" w:rsidRDefault="009E1E21" w:rsidP="0056466D">
            <w:pPr>
              <w:pStyle w:val="JHEPBody"/>
              <w:rPr>
                <w:b/>
                <w:bCs/>
                <w:sz w:val="20"/>
                <w:szCs w:val="20"/>
                <w:lang w:bidi="en-US"/>
              </w:rPr>
            </w:pPr>
            <w:r w:rsidRPr="00773149">
              <w:rPr>
                <w:b/>
                <w:bCs/>
                <w:sz w:val="20"/>
                <w:szCs w:val="20"/>
                <w:lang w:bidi="en-US"/>
              </w:rPr>
              <w:t>Reference</w:t>
            </w:r>
          </w:p>
        </w:tc>
      </w:tr>
      <w:tr w:rsidR="009E1E21" w:rsidRPr="00773149" w14:paraId="3F37DC92" w14:textId="77777777" w:rsidTr="0056466D">
        <w:trPr>
          <w:trHeight w:val="1098"/>
        </w:trPr>
        <w:tc>
          <w:tcPr>
            <w:tcW w:w="1699" w:type="pct"/>
          </w:tcPr>
          <w:p w14:paraId="279BFDE2" w14:textId="77777777" w:rsidR="009E1E21" w:rsidRPr="00773149" w:rsidRDefault="009E1E21" w:rsidP="0056466D">
            <w:pPr>
              <w:pStyle w:val="JHEPBody"/>
              <w:rPr>
                <w:b/>
                <w:bCs/>
                <w:sz w:val="20"/>
                <w:szCs w:val="20"/>
                <w:lang w:bidi="en-US"/>
              </w:rPr>
            </w:pPr>
            <w:r w:rsidRPr="00773149">
              <w:rPr>
                <w:b/>
                <w:bCs/>
                <w:sz w:val="20"/>
                <w:szCs w:val="20"/>
                <w:lang w:bidi="en-US"/>
              </w:rPr>
              <w:t>Title (you can come up with a short descriptor if the technology doesn’t have a name)</w:t>
            </w:r>
          </w:p>
          <w:p w14:paraId="2667976D"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p>
          <w:p w14:paraId="6F28FFA5" w14:textId="77777777" w:rsidR="009E1E21" w:rsidRPr="00773149" w:rsidRDefault="009E1E21" w:rsidP="0056466D">
            <w:pPr>
              <w:pStyle w:val="JHEPBody"/>
              <w:rPr>
                <w:bCs/>
                <w:sz w:val="20"/>
                <w:szCs w:val="20"/>
                <w:lang w:bidi="en-US"/>
              </w:rPr>
            </w:pPr>
            <w:r w:rsidRPr="00773149">
              <w:rPr>
                <w:bCs/>
                <w:sz w:val="20"/>
                <w:szCs w:val="20"/>
                <w:lang w:bidi="en-US"/>
              </w:rPr>
              <w:t>Solution</w:t>
            </w:r>
          </w:p>
        </w:tc>
        <w:tc>
          <w:tcPr>
            <w:tcW w:w="1250" w:type="pct"/>
          </w:tcPr>
          <w:p w14:paraId="12E44EFC" w14:textId="77777777" w:rsidR="009E1E21" w:rsidRPr="00773149" w:rsidRDefault="009E1E21" w:rsidP="0056466D">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B6DEB4" w14:textId="77777777" w:rsidR="009E1E21" w:rsidRPr="00773149" w:rsidRDefault="009E1E21" w:rsidP="0056466D">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18A9255" w14:textId="77777777" w:rsidR="009E1E21" w:rsidRPr="00773149" w:rsidRDefault="009E1E21" w:rsidP="0056466D">
            <w:pPr>
              <w:pStyle w:val="JHEPBody"/>
              <w:rPr>
                <w:bCs/>
                <w:sz w:val="20"/>
                <w:szCs w:val="20"/>
                <w:lang w:bidi="en-US"/>
              </w:rPr>
            </w:pPr>
            <w:r w:rsidRPr="00773149">
              <w:rPr>
                <w:bCs/>
                <w:sz w:val="20"/>
                <w:szCs w:val="20"/>
                <w:lang w:bidi="en-US"/>
              </w:rPr>
              <w:t>Include patent number, bibliography style reference or</w:t>
            </w:r>
          </w:p>
          <w:p w14:paraId="0C1C92C9" w14:textId="77777777" w:rsidR="009E1E21" w:rsidRPr="00773149" w:rsidRDefault="009E1E21" w:rsidP="0056466D">
            <w:pPr>
              <w:pStyle w:val="JHEPBody"/>
              <w:rPr>
                <w:bCs/>
                <w:sz w:val="20"/>
                <w:szCs w:val="20"/>
                <w:lang w:bidi="en-US"/>
              </w:rPr>
            </w:pPr>
            <w:r w:rsidRPr="00773149">
              <w:rPr>
                <w:bCs/>
                <w:sz w:val="20"/>
                <w:szCs w:val="20"/>
                <w:lang w:bidi="en-US"/>
              </w:rPr>
              <w:t>company website.</w:t>
            </w:r>
          </w:p>
        </w:tc>
      </w:tr>
      <w:tr w:rsidR="009E1E21" w:rsidRPr="00773149" w14:paraId="6201E822" w14:textId="77777777" w:rsidTr="0056466D">
        <w:trPr>
          <w:trHeight w:val="1098"/>
        </w:trPr>
        <w:tc>
          <w:tcPr>
            <w:tcW w:w="1699" w:type="pct"/>
          </w:tcPr>
          <w:p w14:paraId="5D15A5AE" w14:textId="77777777" w:rsidR="009E1E21" w:rsidRPr="00773149" w:rsidRDefault="009E1E21" w:rsidP="0056466D">
            <w:pPr>
              <w:pStyle w:val="JHEPBody"/>
              <w:rPr>
                <w:b/>
                <w:bCs/>
                <w:sz w:val="20"/>
                <w:szCs w:val="20"/>
                <w:lang w:bidi="en-US"/>
              </w:rPr>
            </w:pPr>
            <w:r w:rsidRPr="00773149">
              <w:rPr>
                <w:b/>
                <w:bCs/>
                <w:sz w:val="20"/>
                <w:szCs w:val="20"/>
                <w:lang w:bidi="en-US"/>
              </w:rPr>
              <w:t>Title (you can come up with a short descriptor if the technology doesn’t have a name)</w:t>
            </w:r>
          </w:p>
          <w:p w14:paraId="2281D97B"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p>
          <w:p w14:paraId="6A811248" w14:textId="77777777" w:rsidR="009E1E21" w:rsidRPr="00773149" w:rsidRDefault="009E1E21" w:rsidP="0056466D">
            <w:pPr>
              <w:pStyle w:val="JHEPBody"/>
              <w:rPr>
                <w:b/>
                <w:bCs/>
                <w:sz w:val="20"/>
                <w:szCs w:val="20"/>
                <w:lang w:bidi="en-US"/>
              </w:rPr>
            </w:pPr>
            <w:r w:rsidRPr="00773149">
              <w:rPr>
                <w:bCs/>
                <w:sz w:val="20"/>
                <w:szCs w:val="20"/>
                <w:lang w:bidi="en-US"/>
              </w:rPr>
              <w:t>Solution</w:t>
            </w:r>
          </w:p>
        </w:tc>
        <w:tc>
          <w:tcPr>
            <w:tcW w:w="1250" w:type="pct"/>
          </w:tcPr>
          <w:p w14:paraId="74A742BF" w14:textId="77777777" w:rsidR="009E1E21" w:rsidRPr="00773149" w:rsidRDefault="009E1E21" w:rsidP="0056466D">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B89D7C" w14:textId="77777777" w:rsidR="009E1E21" w:rsidRDefault="009E1E21" w:rsidP="0056466D">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787E80E0" w14:textId="77777777" w:rsidR="009E1E21" w:rsidRPr="00773149" w:rsidRDefault="009E1E21" w:rsidP="0056466D">
            <w:pPr>
              <w:pStyle w:val="JHEPBody"/>
              <w:rPr>
                <w:bCs/>
                <w:sz w:val="20"/>
                <w:szCs w:val="20"/>
                <w:lang w:bidi="en-US"/>
              </w:rPr>
            </w:pPr>
            <w:r w:rsidRPr="00773149">
              <w:rPr>
                <w:bCs/>
                <w:sz w:val="20"/>
                <w:szCs w:val="20"/>
                <w:lang w:bidi="en-US"/>
              </w:rPr>
              <w:t>Include patent number, bibliography style reference or</w:t>
            </w:r>
          </w:p>
          <w:p w14:paraId="2823019F" w14:textId="77777777" w:rsidR="009E1E21" w:rsidRPr="00773149" w:rsidRDefault="009E1E21" w:rsidP="0056466D">
            <w:pPr>
              <w:pStyle w:val="JHEPBody"/>
              <w:rPr>
                <w:bCs/>
                <w:sz w:val="20"/>
                <w:szCs w:val="20"/>
                <w:lang w:bidi="en-US"/>
              </w:rPr>
            </w:pPr>
            <w:r w:rsidRPr="00773149">
              <w:rPr>
                <w:bCs/>
                <w:sz w:val="20"/>
                <w:szCs w:val="20"/>
                <w:lang w:bidi="en-US"/>
              </w:rPr>
              <w:t>company website.</w:t>
            </w:r>
          </w:p>
        </w:tc>
      </w:tr>
      <w:tr w:rsidR="009E1E21" w:rsidRPr="00773149" w14:paraId="2148B742" w14:textId="77777777" w:rsidTr="0056466D">
        <w:trPr>
          <w:trHeight w:val="1098"/>
        </w:trPr>
        <w:tc>
          <w:tcPr>
            <w:tcW w:w="1699" w:type="pct"/>
          </w:tcPr>
          <w:p w14:paraId="7E33431B" w14:textId="77777777" w:rsidR="009E1E21" w:rsidRPr="00773149" w:rsidRDefault="009E1E21" w:rsidP="0056466D">
            <w:pPr>
              <w:pStyle w:val="JHEPBody"/>
              <w:rPr>
                <w:b/>
                <w:bCs/>
                <w:sz w:val="20"/>
                <w:szCs w:val="20"/>
                <w:lang w:bidi="en-US"/>
              </w:rPr>
            </w:pPr>
            <w:r w:rsidRPr="00773149">
              <w:rPr>
                <w:b/>
                <w:bCs/>
                <w:sz w:val="20"/>
                <w:szCs w:val="20"/>
                <w:lang w:bidi="en-US"/>
              </w:rPr>
              <w:t>Title (you can come up with a short descriptor if the technology doesn’t have a name)</w:t>
            </w:r>
          </w:p>
          <w:p w14:paraId="0FA24C16"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p>
          <w:p w14:paraId="604DA369" w14:textId="77777777" w:rsidR="009E1E21" w:rsidRPr="00773149" w:rsidRDefault="009E1E21" w:rsidP="0056466D">
            <w:pPr>
              <w:pStyle w:val="JHEPBody"/>
              <w:rPr>
                <w:b/>
                <w:bCs/>
                <w:sz w:val="20"/>
                <w:szCs w:val="20"/>
                <w:lang w:bidi="en-US"/>
              </w:rPr>
            </w:pPr>
            <w:r w:rsidRPr="00773149">
              <w:rPr>
                <w:bCs/>
                <w:sz w:val="20"/>
                <w:szCs w:val="20"/>
                <w:lang w:bidi="en-US"/>
              </w:rPr>
              <w:t>Solution</w:t>
            </w:r>
          </w:p>
        </w:tc>
        <w:tc>
          <w:tcPr>
            <w:tcW w:w="1250" w:type="pct"/>
          </w:tcPr>
          <w:p w14:paraId="1D82CE8F" w14:textId="77777777" w:rsidR="009E1E21" w:rsidRPr="00773149" w:rsidRDefault="009E1E21" w:rsidP="0056466D">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E3B0E81" w14:textId="77777777" w:rsidR="009E1E21" w:rsidRDefault="009E1E21" w:rsidP="0056466D">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7AA83A6F" w14:textId="77777777" w:rsidR="009E1E21" w:rsidRPr="00773149" w:rsidRDefault="009E1E21" w:rsidP="0056466D">
            <w:pPr>
              <w:pStyle w:val="JHEPBody"/>
              <w:rPr>
                <w:bCs/>
                <w:sz w:val="20"/>
                <w:szCs w:val="20"/>
                <w:lang w:bidi="en-US"/>
              </w:rPr>
            </w:pPr>
            <w:r w:rsidRPr="00773149">
              <w:rPr>
                <w:bCs/>
                <w:sz w:val="20"/>
                <w:szCs w:val="20"/>
                <w:lang w:bidi="en-US"/>
              </w:rPr>
              <w:t>Include patent number, bibliography style reference or</w:t>
            </w:r>
          </w:p>
          <w:p w14:paraId="22D6B0C8" w14:textId="77777777" w:rsidR="009E1E21" w:rsidRPr="00773149" w:rsidRDefault="009E1E21" w:rsidP="0056466D">
            <w:pPr>
              <w:pStyle w:val="JHEPBody"/>
              <w:rPr>
                <w:bCs/>
                <w:sz w:val="20"/>
                <w:szCs w:val="20"/>
                <w:lang w:bidi="en-US"/>
              </w:rPr>
            </w:pPr>
            <w:r w:rsidRPr="00773149">
              <w:rPr>
                <w:bCs/>
                <w:sz w:val="20"/>
                <w:szCs w:val="20"/>
                <w:lang w:bidi="en-US"/>
              </w:rPr>
              <w:t>company website.</w:t>
            </w:r>
          </w:p>
        </w:tc>
      </w:tr>
      <w:tr w:rsidR="009E1E21" w:rsidRPr="00773149" w14:paraId="4206DB87" w14:textId="77777777" w:rsidTr="0056466D">
        <w:trPr>
          <w:trHeight w:val="1098"/>
        </w:trPr>
        <w:tc>
          <w:tcPr>
            <w:tcW w:w="1699" w:type="pct"/>
          </w:tcPr>
          <w:p w14:paraId="7DAB2734" w14:textId="77777777" w:rsidR="009E1E21" w:rsidRPr="00773149" w:rsidRDefault="009E1E21" w:rsidP="0056466D">
            <w:pPr>
              <w:pStyle w:val="JHEPBody"/>
              <w:rPr>
                <w:b/>
                <w:bCs/>
                <w:sz w:val="20"/>
                <w:szCs w:val="20"/>
                <w:lang w:bidi="en-US"/>
              </w:rPr>
            </w:pPr>
            <w:r w:rsidRPr="00773149">
              <w:rPr>
                <w:b/>
                <w:bCs/>
                <w:sz w:val="20"/>
                <w:szCs w:val="20"/>
                <w:lang w:bidi="en-US"/>
              </w:rPr>
              <w:t>Title (you can come up with a short descriptor if the technology doesn’t have a name)</w:t>
            </w:r>
          </w:p>
          <w:p w14:paraId="2A0BF9FE"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p>
          <w:p w14:paraId="288241BE" w14:textId="77777777" w:rsidR="009E1E21" w:rsidRPr="00773149" w:rsidRDefault="009E1E21" w:rsidP="0056466D">
            <w:pPr>
              <w:pStyle w:val="JHEPBody"/>
              <w:rPr>
                <w:b/>
                <w:bCs/>
                <w:sz w:val="20"/>
                <w:szCs w:val="20"/>
                <w:lang w:bidi="en-US"/>
              </w:rPr>
            </w:pPr>
            <w:r w:rsidRPr="00773149">
              <w:rPr>
                <w:bCs/>
                <w:sz w:val="20"/>
                <w:szCs w:val="20"/>
                <w:lang w:bidi="en-US"/>
              </w:rPr>
              <w:t>Solution</w:t>
            </w:r>
          </w:p>
        </w:tc>
        <w:tc>
          <w:tcPr>
            <w:tcW w:w="1250" w:type="pct"/>
          </w:tcPr>
          <w:p w14:paraId="2820DFE8" w14:textId="77777777" w:rsidR="009E1E21" w:rsidRPr="00773149" w:rsidRDefault="009E1E21" w:rsidP="0056466D">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103A7E82" w14:textId="77777777" w:rsidR="009E1E21" w:rsidRDefault="009E1E21" w:rsidP="0056466D">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2F13EFAF" w14:textId="77777777" w:rsidR="009E1E21" w:rsidRPr="00773149" w:rsidRDefault="009E1E21" w:rsidP="0056466D">
            <w:pPr>
              <w:pStyle w:val="JHEPBody"/>
              <w:rPr>
                <w:bCs/>
                <w:sz w:val="20"/>
                <w:szCs w:val="20"/>
                <w:lang w:bidi="en-US"/>
              </w:rPr>
            </w:pPr>
            <w:r w:rsidRPr="00773149">
              <w:rPr>
                <w:bCs/>
                <w:sz w:val="20"/>
                <w:szCs w:val="20"/>
                <w:lang w:bidi="en-US"/>
              </w:rPr>
              <w:t>Include patent number, bibliography style reference or</w:t>
            </w:r>
          </w:p>
          <w:p w14:paraId="2ADED7BB" w14:textId="77777777" w:rsidR="009E1E21" w:rsidRPr="00773149" w:rsidRDefault="009E1E21" w:rsidP="0056466D">
            <w:pPr>
              <w:pStyle w:val="JHEPBody"/>
              <w:rPr>
                <w:bCs/>
                <w:sz w:val="20"/>
                <w:szCs w:val="20"/>
                <w:lang w:bidi="en-US"/>
              </w:rPr>
            </w:pPr>
            <w:r w:rsidRPr="00773149">
              <w:rPr>
                <w:bCs/>
                <w:sz w:val="20"/>
                <w:szCs w:val="20"/>
                <w:lang w:bidi="en-US"/>
              </w:rPr>
              <w:t>company website.</w:t>
            </w:r>
          </w:p>
        </w:tc>
      </w:tr>
      <w:tr w:rsidR="009E1E21" w:rsidRPr="00773149" w14:paraId="1866451D" w14:textId="77777777" w:rsidTr="0056466D">
        <w:trPr>
          <w:trHeight w:val="1319"/>
        </w:trPr>
        <w:tc>
          <w:tcPr>
            <w:tcW w:w="1699" w:type="pct"/>
          </w:tcPr>
          <w:p w14:paraId="1C20A588" w14:textId="77777777" w:rsidR="009E1E21" w:rsidRPr="00773149" w:rsidRDefault="009E1E21" w:rsidP="0056466D">
            <w:pPr>
              <w:pStyle w:val="JHEPBody"/>
              <w:rPr>
                <w:b/>
                <w:bCs/>
                <w:sz w:val="20"/>
                <w:szCs w:val="20"/>
                <w:lang w:bidi="en-US"/>
              </w:rPr>
            </w:pPr>
            <w:r w:rsidRPr="00773149">
              <w:rPr>
                <w:b/>
                <w:bCs/>
                <w:sz w:val="20"/>
                <w:szCs w:val="20"/>
                <w:u w:val="single"/>
                <w:lang w:bidi="en-US"/>
              </w:rPr>
              <w:t>Example</w:t>
            </w:r>
          </w:p>
          <w:p w14:paraId="2B7B23EE" w14:textId="77777777" w:rsidR="009E1E21" w:rsidRPr="00773149" w:rsidRDefault="009E1E21" w:rsidP="0056466D">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2E1E2CEA" w14:textId="77777777" w:rsidR="009E1E21" w:rsidRPr="00773149" w:rsidRDefault="009E1E21" w:rsidP="0056466D">
            <w:pPr>
              <w:pStyle w:val="JHEPBody"/>
              <w:rPr>
                <w:bCs/>
                <w:sz w:val="20"/>
                <w:szCs w:val="20"/>
                <w:lang w:bidi="en-US"/>
              </w:rPr>
            </w:pPr>
            <w:r w:rsidRPr="00773149">
              <w:rPr>
                <w:bCs/>
                <w:sz w:val="20"/>
                <w:szCs w:val="20"/>
                <w:lang w:bidi="en-US"/>
              </w:rPr>
              <w:t>soft tissue repair including nerve</w:t>
            </w:r>
          </w:p>
          <w:p w14:paraId="56ADE379" w14:textId="77777777" w:rsidR="009E1E21" w:rsidRPr="00773149" w:rsidRDefault="009E1E21" w:rsidP="0056466D">
            <w:pPr>
              <w:pStyle w:val="JHEPBody"/>
              <w:rPr>
                <w:bCs/>
                <w:sz w:val="20"/>
                <w:szCs w:val="20"/>
                <w:lang w:bidi="en-US"/>
              </w:rPr>
            </w:pPr>
            <w:r w:rsidRPr="00773149">
              <w:rPr>
                <w:bCs/>
                <w:sz w:val="20"/>
                <w:szCs w:val="20"/>
                <w:lang w:bidi="en-US"/>
              </w:rPr>
              <w:t>conduits.</w:t>
            </w:r>
          </w:p>
        </w:tc>
        <w:tc>
          <w:tcPr>
            <w:tcW w:w="1250" w:type="pct"/>
          </w:tcPr>
          <w:p w14:paraId="67FC8A52" w14:textId="77777777" w:rsidR="009E1E21" w:rsidRPr="00773149" w:rsidRDefault="009E1E21" w:rsidP="0056466D">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E53652C" w14:textId="77777777" w:rsidR="009E1E21" w:rsidRPr="00773149" w:rsidRDefault="009E1E21" w:rsidP="0056466D">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05D2CB7" w14:textId="77777777" w:rsidR="009E1E21" w:rsidRPr="00773149" w:rsidRDefault="009E1E21" w:rsidP="0056466D">
            <w:pPr>
              <w:pStyle w:val="JHEPBody"/>
              <w:rPr>
                <w:bCs/>
                <w:sz w:val="20"/>
                <w:szCs w:val="20"/>
                <w:lang w:bidi="en-US"/>
              </w:rPr>
            </w:pPr>
            <w:r w:rsidRPr="00773149">
              <w:rPr>
                <w:bCs/>
                <w:sz w:val="20"/>
                <w:szCs w:val="20"/>
                <w:lang w:bidi="en-US"/>
              </w:rPr>
              <w:t>- matrix material is derived from another animal (pig)</w:t>
            </w:r>
          </w:p>
        </w:tc>
        <w:tc>
          <w:tcPr>
            <w:tcW w:w="705" w:type="pct"/>
          </w:tcPr>
          <w:p w14:paraId="51893941" w14:textId="77777777" w:rsidR="009E1E21" w:rsidRPr="00773149" w:rsidRDefault="009E1E21" w:rsidP="0056466D">
            <w:pPr>
              <w:pStyle w:val="JHEPBody"/>
              <w:rPr>
                <w:bCs/>
                <w:sz w:val="20"/>
                <w:szCs w:val="20"/>
                <w:lang w:bidi="en-US"/>
              </w:rPr>
            </w:pPr>
            <w:r w:rsidRPr="00773149">
              <w:rPr>
                <w:bCs/>
                <w:sz w:val="20"/>
                <w:szCs w:val="20"/>
                <w:lang w:bidi="en-US"/>
              </w:rPr>
              <w:t>http://www.kense ynash.com</w:t>
            </w:r>
          </w:p>
        </w:tc>
      </w:tr>
    </w:tbl>
    <w:p w14:paraId="26761C7D" w14:textId="77777777" w:rsidR="009E1E21" w:rsidRDefault="009E1E21" w:rsidP="009E1E21">
      <w:pPr>
        <w:pStyle w:val="JHEPBody"/>
        <w:rPr>
          <w:bCs/>
        </w:rPr>
      </w:pPr>
    </w:p>
    <w:p w14:paraId="1C2FAEAB" w14:textId="77777777" w:rsidR="009E1E21" w:rsidRDefault="009E1E21" w:rsidP="009E1E21">
      <w:pPr>
        <w:pStyle w:val="JHEPBody"/>
        <w:rPr>
          <w:bCs/>
        </w:rPr>
      </w:pPr>
    </w:p>
    <w:p w14:paraId="6C4CA5FE" w14:textId="77777777" w:rsidR="009E1E21" w:rsidRDefault="009E1E21" w:rsidP="009E1E21">
      <w:pPr>
        <w:pStyle w:val="JHEPBody"/>
        <w:rPr>
          <w:bCs/>
        </w:rPr>
        <w:sectPr w:rsidR="009E1E21" w:rsidSect="00371AB4">
          <w:pgSz w:w="15840" w:h="12240" w:orient="landscape"/>
          <w:pgMar w:top="1080" w:right="720" w:bottom="1080" w:left="1728" w:header="720" w:footer="720" w:gutter="0"/>
          <w:cols w:space="720"/>
          <w:docGrid w:linePitch="360"/>
        </w:sectPr>
      </w:pPr>
    </w:p>
    <w:p w14:paraId="5388F33D" w14:textId="77777777" w:rsidR="009E1E21" w:rsidRDefault="009E1E21" w:rsidP="009E1E21">
      <w:pPr>
        <w:pStyle w:val="JHEPBody"/>
        <w:rPr>
          <w:bCs/>
        </w:rPr>
      </w:pPr>
      <w:r>
        <w:rPr>
          <w:bCs/>
        </w:rPr>
        <w:lastRenderedPageBreak/>
        <w:t xml:space="preserve">[table] </w:t>
      </w:r>
    </w:p>
    <w:p w14:paraId="47E84FA4" w14:textId="77777777" w:rsidR="009E1E21" w:rsidRDefault="009E1E21" w:rsidP="009E1E21">
      <w:pPr>
        <w:pStyle w:val="JHEPBody"/>
        <w:rPr>
          <w:bCs/>
        </w:rPr>
      </w:pPr>
    </w:p>
    <w:p w14:paraId="3644104F" w14:textId="77777777" w:rsidR="009E1E21" w:rsidRDefault="009E1E21" w:rsidP="009E1E21">
      <w:pPr>
        <w:pStyle w:val="JHEPBody"/>
        <w:rPr>
          <w:bCs/>
        </w:rPr>
      </w:pPr>
      <w:r w:rsidRPr="007D40FA">
        <w:rPr>
          <w:bCs/>
        </w:rPr>
        <w:t>Table with 5 distinct solutions.</w:t>
      </w:r>
    </w:p>
    <w:p w14:paraId="6C327658" w14:textId="77777777" w:rsidR="009E1E21" w:rsidRDefault="009E1E21" w:rsidP="009E1E21">
      <w:pPr>
        <w:pStyle w:val="JHEPBody"/>
        <w:rPr>
          <w:bCs/>
        </w:rPr>
      </w:pPr>
    </w:p>
    <w:p w14:paraId="66F31164" w14:textId="77777777" w:rsidR="009E1E21" w:rsidRDefault="009E1E21" w:rsidP="009E1E21">
      <w:pPr>
        <w:pStyle w:val="JHEPBody"/>
        <w:rPr>
          <w:bCs/>
        </w:rPr>
      </w:pPr>
      <w:r>
        <w:rPr>
          <w:bCs/>
        </w:rPr>
        <w:t xml:space="preserve">[text] </w:t>
      </w:r>
    </w:p>
    <w:p w14:paraId="15EF1A3F" w14:textId="77777777" w:rsidR="009E1E21" w:rsidRDefault="009E1E21" w:rsidP="009E1E21">
      <w:pPr>
        <w:pStyle w:val="JHEPBody"/>
        <w:rPr>
          <w:bCs/>
        </w:rPr>
      </w:pPr>
    </w:p>
    <w:p w14:paraId="10CEB277" w14:textId="77777777" w:rsidR="009E1E21" w:rsidRDefault="009E1E21" w:rsidP="009E1E21">
      <w:pPr>
        <w:pStyle w:val="JHEPBody"/>
        <w:rPr>
          <w:bCs/>
        </w:rPr>
      </w:pPr>
      <w:r w:rsidRPr="007D40FA">
        <w:rPr>
          <w:bCs/>
        </w:rPr>
        <w:t>Summary of descriptions, advantages, disadvantages, references. A well-written paragraph summarizing and referencing the content in the table</w:t>
      </w:r>
    </w:p>
    <w:p w14:paraId="64A12EF5" w14:textId="77777777" w:rsidR="009E1E21" w:rsidRDefault="009E1E21" w:rsidP="009E1E21">
      <w:pPr>
        <w:pStyle w:val="JHEPBody"/>
        <w:rPr>
          <w:bCs/>
        </w:rPr>
      </w:pPr>
    </w:p>
    <w:p w14:paraId="169361E5" w14:textId="77777777" w:rsidR="009E1E21" w:rsidRDefault="009E1E21" w:rsidP="009E1E21">
      <w:pPr>
        <w:pStyle w:val="JHEPBody"/>
        <w:rPr>
          <w:bCs/>
        </w:rPr>
      </w:pPr>
      <w:r>
        <w:rPr>
          <w:bCs/>
        </w:rPr>
        <w:t>Include a careful</w:t>
      </w:r>
      <w:r w:rsidRPr="007D40FA">
        <w:rPr>
          <w:bCs/>
        </w:rPr>
        <w:t xml:space="preserve"> consideration of the advantages and disadvantages</w:t>
      </w:r>
      <w:r>
        <w:rPr>
          <w:bCs/>
        </w:rPr>
        <w:t xml:space="preserve"> of each solution</w:t>
      </w:r>
      <w:r w:rsidRPr="007D40FA">
        <w:rPr>
          <w:bCs/>
        </w:rPr>
        <w:t xml:space="preserve">. </w:t>
      </w:r>
      <w:r>
        <w:rPr>
          <w:bCs/>
        </w:rPr>
        <w:t>Review the l</w:t>
      </w:r>
      <w:r w:rsidRPr="007D40FA">
        <w:rPr>
          <w:bCs/>
        </w:rPr>
        <w:t>ogic</w:t>
      </w:r>
      <w:r>
        <w:rPr>
          <w:bCs/>
        </w:rPr>
        <w:t>al argument</w:t>
      </w:r>
      <w:r w:rsidRPr="007D40FA">
        <w:rPr>
          <w:bCs/>
        </w:rPr>
        <w:t xml:space="preserve"> of </w:t>
      </w:r>
      <w:r>
        <w:rPr>
          <w:bCs/>
        </w:rPr>
        <w:t xml:space="preserve">the text to </w:t>
      </w:r>
      <w:r w:rsidRPr="007D40FA">
        <w:rPr>
          <w:bCs/>
        </w:rPr>
        <w:t>provide contrast</w:t>
      </w:r>
      <w:r>
        <w:rPr>
          <w:bCs/>
        </w:rPr>
        <w:t xml:space="preserve"> between the solutions</w:t>
      </w:r>
      <w:r w:rsidRPr="007D40FA">
        <w:rPr>
          <w:bCs/>
        </w:rPr>
        <w:t xml:space="preserve"> and</w:t>
      </w:r>
      <w:r>
        <w:rPr>
          <w:bCs/>
        </w:rPr>
        <w:t xml:space="preserve"> a</w:t>
      </w:r>
      <w:r w:rsidRPr="007D40FA">
        <w:rPr>
          <w:bCs/>
        </w:rPr>
        <w:t xml:space="preserve"> gap </w:t>
      </w:r>
      <w:r>
        <w:rPr>
          <w:bCs/>
        </w:rPr>
        <w:t>analysis/</w:t>
      </w:r>
      <w:r w:rsidRPr="007D40FA">
        <w:rPr>
          <w:bCs/>
        </w:rPr>
        <w:t>description.</w:t>
      </w:r>
    </w:p>
    <w:p w14:paraId="2F1F4F75" w14:textId="77777777" w:rsidR="009E1E21" w:rsidRDefault="009E1E21" w:rsidP="009E1E21">
      <w:pPr>
        <w:pStyle w:val="JHEPBody"/>
        <w:rPr>
          <w:bCs/>
        </w:rPr>
      </w:pPr>
    </w:p>
    <w:p w14:paraId="5F37F6FF" w14:textId="77777777" w:rsidR="009E1E21" w:rsidRDefault="009E1E21" w:rsidP="009E1E21">
      <w:pPr>
        <w:pStyle w:val="JHEPBody"/>
        <w:rPr>
          <w:bCs/>
        </w:rPr>
      </w:pPr>
      <w:r>
        <w:rPr>
          <w:bCs/>
        </w:rPr>
        <w:t>Provide a t</w:t>
      </w:r>
      <w:r w:rsidRPr="00E96AA1">
        <w:rPr>
          <w:bCs/>
        </w:rPr>
        <w:t>houghtful summary and analysis of the differences</w:t>
      </w:r>
      <w:r>
        <w:rPr>
          <w:bCs/>
        </w:rPr>
        <w:t xml:space="preserve"> in the available solutions</w:t>
      </w:r>
      <w:r w:rsidRPr="00E96AA1">
        <w:rPr>
          <w:bCs/>
        </w:rPr>
        <w:t>.</w:t>
      </w:r>
    </w:p>
    <w:p w14:paraId="010B7706" w14:textId="77777777" w:rsidR="009E1E21" w:rsidRDefault="009E1E21" w:rsidP="009E1E21">
      <w:pPr>
        <w:pStyle w:val="JHEPBody"/>
        <w:rPr>
          <w:bCs/>
        </w:rPr>
      </w:pPr>
    </w:p>
    <w:p w14:paraId="2FE1C140" w14:textId="77777777" w:rsidR="009E1E21" w:rsidRPr="009A165C" w:rsidRDefault="009E1E21" w:rsidP="009E1E21">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2BF8434" w14:textId="77777777" w:rsidR="009E1E21" w:rsidRDefault="009E1E21" w:rsidP="009E1E21">
      <w:pPr>
        <w:pStyle w:val="Heading2"/>
        <w:sectPr w:rsidR="009E1E21" w:rsidSect="00BD6FBB">
          <w:pgSz w:w="12240" w:h="15840"/>
          <w:pgMar w:top="720" w:right="1080" w:bottom="1728" w:left="1080" w:header="720" w:footer="720" w:gutter="0"/>
          <w:cols w:space="720"/>
          <w:docGrid w:linePitch="360"/>
        </w:sectPr>
      </w:pPr>
    </w:p>
    <w:p w14:paraId="083F769B" w14:textId="77777777" w:rsidR="009E1E21" w:rsidRDefault="009E1E21" w:rsidP="009E1E21">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9E1E21" w:rsidRPr="00773149" w14:paraId="50A6A269" w14:textId="77777777" w:rsidTr="0056466D">
        <w:trPr>
          <w:trHeight w:val="220"/>
        </w:trPr>
        <w:tc>
          <w:tcPr>
            <w:tcW w:w="2212" w:type="pct"/>
            <w:shd w:val="clear" w:color="auto" w:fill="C6D9F1"/>
          </w:tcPr>
          <w:p w14:paraId="05B5BA85" w14:textId="77777777" w:rsidR="009E1E21" w:rsidRPr="00773149" w:rsidRDefault="009E1E21" w:rsidP="0056466D">
            <w:pPr>
              <w:pStyle w:val="JHEPBody"/>
              <w:rPr>
                <w:b/>
                <w:bCs/>
                <w:sz w:val="20"/>
                <w:szCs w:val="20"/>
                <w:lang w:bidi="en-US"/>
              </w:rPr>
            </w:pPr>
            <w:r>
              <w:rPr>
                <w:b/>
                <w:bCs/>
                <w:sz w:val="20"/>
                <w:szCs w:val="20"/>
                <w:lang w:bidi="en-US"/>
              </w:rPr>
              <w:t>Need / Criteria</w:t>
            </w:r>
          </w:p>
        </w:tc>
        <w:tc>
          <w:tcPr>
            <w:tcW w:w="929" w:type="pct"/>
            <w:shd w:val="clear" w:color="auto" w:fill="C6D9F1"/>
          </w:tcPr>
          <w:p w14:paraId="27C1347F" w14:textId="77777777" w:rsidR="009E1E21" w:rsidRPr="00773149" w:rsidRDefault="009E1E21" w:rsidP="0056466D">
            <w:pPr>
              <w:pStyle w:val="JHEPBody"/>
              <w:rPr>
                <w:b/>
                <w:bCs/>
                <w:sz w:val="20"/>
                <w:szCs w:val="20"/>
                <w:lang w:bidi="en-US"/>
              </w:rPr>
            </w:pPr>
            <w:r>
              <w:rPr>
                <w:b/>
                <w:bCs/>
                <w:sz w:val="20"/>
                <w:szCs w:val="20"/>
                <w:lang w:bidi="en-US"/>
              </w:rPr>
              <w:t>Unit of Measure</w:t>
            </w:r>
          </w:p>
        </w:tc>
        <w:tc>
          <w:tcPr>
            <w:tcW w:w="962" w:type="pct"/>
            <w:shd w:val="clear" w:color="auto" w:fill="C6D9F1"/>
          </w:tcPr>
          <w:p w14:paraId="3A07B735" w14:textId="77777777" w:rsidR="009E1E21" w:rsidRPr="00773149" w:rsidRDefault="009E1E21" w:rsidP="0056466D">
            <w:pPr>
              <w:pStyle w:val="JHEPBody"/>
              <w:rPr>
                <w:b/>
                <w:bCs/>
                <w:sz w:val="20"/>
                <w:szCs w:val="20"/>
                <w:lang w:bidi="en-US"/>
              </w:rPr>
            </w:pPr>
            <w:r>
              <w:rPr>
                <w:b/>
                <w:bCs/>
                <w:sz w:val="20"/>
                <w:szCs w:val="20"/>
                <w:lang w:bidi="en-US"/>
              </w:rPr>
              <w:t>Ideal Value / Range</w:t>
            </w:r>
          </w:p>
        </w:tc>
        <w:tc>
          <w:tcPr>
            <w:tcW w:w="897" w:type="pct"/>
            <w:shd w:val="clear" w:color="auto" w:fill="C6D9F1"/>
          </w:tcPr>
          <w:p w14:paraId="550C36FE" w14:textId="77777777" w:rsidR="009E1E21" w:rsidRPr="00773149" w:rsidRDefault="009E1E21" w:rsidP="0056466D">
            <w:pPr>
              <w:pStyle w:val="JHEPBody"/>
              <w:rPr>
                <w:b/>
                <w:bCs/>
                <w:sz w:val="20"/>
                <w:szCs w:val="20"/>
                <w:lang w:bidi="en-US"/>
              </w:rPr>
            </w:pPr>
            <w:r w:rsidRPr="00773149">
              <w:rPr>
                <w:b/>
                <w:bCs/>
                <w:sz w:val="20"/>
                <w:szCs w:val="20"/>
                <w:lang w:bidi="en-US"/>
              </w:rPr>
              <w:t>Reference</w:t>
            </w:r>
          </w:p>
        </w:tc>
      </w:tr>
      <w:tr w:rsidR="009E1E21" w:rsidRPr="00773149" w14:paraId="7CE4B311" w14:textId="77777777" w:rsidTr="0056466D">
        <w:trPr>
          <w:trHeight w:val="1098"/>
        </w:trPr>
        <w:tc>
          <w:tcPr>
            <w:tcW w:w="2212" w:type="pct"/>
          </w:tcPr>
          <w:p w14:paraId="23B184D1" w14:textId="77777777" w:rsidR="009E1E21" w:rsidRPr="00773149" w:rsidRDefault="009E1E21" w:rsidP="0056466D">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C410444"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54D8357" w14:textId="77777777" w:rsidR="009E1E21" w:rsidRPr="00773149" w:rsidRDefault="009E1E21" w:rsidP="0056466D">
            <w:pPr>
              <w:pStyle w:val="JHEPBody"/>
              <w:rPr>
                <w:bCs/>
                <w:sz w:val="20"/>
                <w:szCs w:val="20"/>
                <w:lang w:bidi="en-US"/>
              </w:rPr>
            </w:pPr>
            <w:r>
              <w:rPr>
                <w:bCs/>
                <w:sz w:val="20"/>
                <w:szCs w:val="20"/>
                <w:lang w:bidi="en-US"/>
              </w:rPr>
              <w:t xml:space="preserve"> </w:t>
            </w:r>
          </w:p>
        </w:tc>
        <w:tc>
          <w:tcPr>
            <w:tcW w:w="929" w:type="pct"/>
          </w:tcPr>
          <w:p w14:paraId="59B463F7" w14:textId="77777777" w:rsidR="009E1E21" w:rsidRPr="00773149" w:rsidRDefault="009E1E21" w:rsidP="0056466D">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86BDFE1" w14:textId="77777777" w:rsidR="009E1E21" w:rsidRPr="00773149" w:rsidRDefault="009E1E21" w:rsidP="0056466D">
            <w:pPr>
              <w:pStyle w:val="JHEPBody"/>
              <w:rPr>
                <w:bCs/>
                <w:sz w:val="20"/>
                <w:szCs w:val="20"/>
                <w:lang w:bidi="en-US"/>
              </w:rPr>
            </w:pPr>
            <w:r>
              <w:rPr>
                <w:bCs/>
                <w:sz w:val="20"/>
                <w:szCs w:val="20"/>
                <w:lang w:bidi="en-US"/>
              </w:rPr>
              <w:t xml:space="preserve">-  </w:t>
            </w:r>
          </w:p>
        </w:tc>
        <w:tc>
          <w:tcPr>
            <w:tcW w:w="897" w:type="pct"/>
          </w:tcPr>
          <w:p w14:paraId="5D78C32E" w14:textId="77777777" w:rsidR="009E1E21" w:rsidRPr="00773149" w:rsidRDefault="009E1E21" w:rsidP="0056466D">
            <w:pPr>
              <w:pStyle w:val="JHEPBody"/>
              <w:rPr>
                <w:bCs/>
                <w:sz w:val="20"/>
                <w:szCs w:val="20"/>
                <w:lang w:bidi="en-US"/>
              </w:rPr>
            </w:pPr>
            <w:r w:rsidRPr="00773149">
              <w:rPr>
                <w:bCs/>
                <w:sz w:val="20"/>
                <w:szCs w:val="20"/>
                <w:lang w:bidi="en-US"/>
              </w:rPr>
              <w:t>Include bibliography style reference</w:t>
            </w:r>
          </w:p>
        </w:tc>
      </w:tr>
      <w:tr w:rsidR="009E1E21" w:rsidRPr="00773149" w14:paraId="0B1ACFEB" w14:textId="77777777" w:rsidTr="0056466D">
        <w:trPr>
          <w:trHeight w:val="1098"/>
        </w:trPr>
        <w:tc>
          <w:tcPr>
            <w:tcW w:w="2212" w:type="pct"/>
          </w:tcPr>
          <w:p w14:paraId="6CB6A0F0" w14:textId="77777777" w:rsidR="009E1E21" w:rsidRPr="00773149" w:rsidRDefault="009E1E21" w:rsidP="0056466D">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5490A81"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E24BF52" w14:textId="77777777" w:rsidR="009E1E21" w:rsidRPr="00773149" w:rsidRDefault="009E1E21" w:rsidP="0056466D">
            <w:pPr>
              <w:pStyle w:val="JHEPBody"/>
              <w:rPr>
                <w:b/>
                <w:bCs/>
                <w:sz w:val="20"/>
                <w:szCs w:val="20"/>
                <w:lang w:bidi="en-US"/>
              </w:rPr>
            </w:pPr>
            <w:r>
              <w:rPr>
                <w:bCs/>
                <w:sz w:val="20"/>
                <w:szCs w:val="20"/>
                <w:lang w:bidi="en-US"/>
              </w:rPr>
              <w:t xml:space="preserve"> </w:t>
            </w:r>
          </w:p>
        </w:tc>
        <w:tc>
          <w:tcPr>
            <w:tcW w:w="929" w:type="pct"/>
          </w:tcPr>
          <w:p w14:paraId="72CC7910" w14:textId="77777777" w:rsidR="009E1E21" w:rsidRPr="00773149" w:rsidRDefault="009E1E21" w:rsidP="0056466D">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94D5792" w14:textId="77777777" w:rsidR="009E1E21" w:rsidRDefault="009E1E21" w:rsidP="0056466D">
            <w:pPr>
              <w:pStyle w:val="JHEPBody"/>
              <w:rPr>
                <w:bCs/>
                <w:sz w:val="20"/>
                <w:szCs w:val="20"/>
                <w:lang w:bidi="en-US"/>
              </w:rPr>
            </w:pPr>
            <w:r>
              <w:rPr>
                <w:bCs/>
                <w:sz w:val="20"/>
                <w:szCs w:val="20"/>
                <w:lang w:bidi="en-US"/>
              </w:rPr>
              <w:t xml:space="preserve">-  </w:t>
            </w:r>
          </w:p>
        </w:tc>
        <w:tc>
          <w:tcPr>
            <w:tcW w:w="897" w:type="pct"/>
          </w:tcPr>
          <w:p w14:paraId="17254027" w14:textId="77777777" w:rsidR="009E1E21" w:rsidRPr="00773149" w:rsidRDefault="009E1E21" w:rsidP="0056466D">
            <w:pPr>
              <w:pStyle w:val="JHEPBody"/>
              <w:rPr>
                <w:bCs/>
                <w:sz w:val="20"/>
                <w:szCs w:val="20"/>
                <w:lang w:bidi="en-US"/>
              </w:rPr>
            </w:pPr>
            <w:r w:rsidRPr="00773149">
              <w:rPr>
                <w:bCs/>
                <w:sz w:val="20"/>
                <w:szCs w:val="20"/>
                <w:lang w:bidi="en-US"/>
              </w:rPr>
              <w:t>Include bibliography style reference</w:t>
            </w:r>
          </w:p>
        </w:tc>
      </w:tr>
      <w:tr w:rsidR="009E1E21" w:rsidRPr="00773149" w14:paraId="7DF84D8E" w14:textId="77777777" w:rsidTr="0056466D">
        <w:trPr>
          <w:trHeight w:val="1098"/>
        </w:trPr>
        <w:tc>
          <w:tcPr>
            <w:tcW w:w="2212" w:type="pct"/>
          </w:tcPr>
          <w:p w14:paraId="1EA7233E" w14:textId="77777777" w:rsidR="009E1E21" w:rsidRPr="00773149" w:rsidRDefault="009E1E21" w:rsidP="0056466D">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0CFFD632"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DC8F961" w14:textId="77777777" w:rsidR="009E1E21" w:rsidRPr="00773149" w:rsidRDefault="009E1E21" w:rsidP="0056466D">
            <w:pPr>
              <w:pStyle w:val="JHEPBody"/>
              <w:rPr>
                <w:b/>
                <w:bCs/>
                <w:sz w:val="20"/>
                <w:szCs w:val="20"/>
                <w:lang w:bidi="en-US"/>
              </w:rPr>
            </w:pPr>
            <w:r>
              <w:rPr>
                <w:bCs/>
                <w:sz w:val="20"/>
                <w:szCs w:val="20"/>
                <w:lang w:bidi="en-US"/>
              </w:rPr>
              <w:t xml:space="preserve"> </w:t>
            </w:r>
          </w:p>
        </w:tc>
        <w:tc>
          <w:tcPr>
            <w:tcW w:w="929" w:type="pct"/>
          </w:tcPr>
          <w:p w14:paraId="3213E770" w14:textId="77777777" w:rsidR="009E1E21" w:rsidRPr="00773149" w:rsidRDefault="009E1E21" w:rsidP="0056466D">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40A28E6D" w14:textId="77777777" w:rsidR="009E1E21" w:rsidRDefault="009E1E21" w:rsidP="0056466D">
            <w:pPr>
              <w:pStyle w:val="JHEPBody"/>
              <w:rPr>
                <w:bCs/>
                <w:sz w:val="20"/>
                <w:szCs w:val="20"/>
                <w:lang w:bidi="en-US"/>
              </w:rPr>
            </w:pPr>
            <w:r>
              <w:rPr>
                <w:bCs/>
                <w:sz w:val="20"/>
                <w:szCs w:val="20"/>
                <w:lang w:bidi="en-US"/>
              </w:rPr>
              <w:t xml:space="preserve">-  </w:t>
            </w:r>
          </w:p>
        </w:tc>
        <w:tc>
          <w:tcPr>
            <w:tcW w:w="897" w:type="pct"/>
          </w:tcPr>
          <w:p w14:paraId="373EC42A" w14:textId="77777777" w:rsidR="009E1E21" w:rsidRPr="00773149" w:rsidRDefault="009E1E21" w:rsidP="0056466D">
            <w:pPr>
              <w:pStyle w:val="JHEPBody"/>
              <w:rPr>
                <w:bCs/>
                <w:sz w:val="20"/>
                <w:szCs w:val="20"/>
                <w:lang w:bidi="en-US"/>
              </w:rPr>
            </w:pPr>
            <w:r w:rsidRPr="00773149">
              <w:rPr>
                <w:bCs/>
                <w:sz w:val="20"/>
                <w:szCs w:val="20"/>
                <w:lang w:bidi="en-US"/>
              </w:rPr>
              <w:t>Include bibliography style reference</w:t>
            </w:r>
          </w:p>
        </w:tc>
      </w:tr>
      <w:tr w:rsidR="009E1E21" w:rsidRPr="00773149" w14:paraId="27297710" w14:textId="77777777" w:rsidTr="0056466D">
        <w:trPr>
          <w:trHeight w:val="1098"/>
        </w:trPr>
        <w:tc>
          <w:tcPr>
            <w:tcW w:w="2212" w:type="pct"/>
          </w:tcPr>
          <w:p w14:paraId="39C439AC" w14:textId="77777777" w:rsidR="009E1E21" w:rsidRPr="00773149" w:rsidRDefault="009E1E21" w:rsidP="0056466D">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7E54357" w14:textId="77777777" w:rsidR="009E1E21" w:rsidRPr="00773149" w:rsidRDefault="009E1E21" w:rsidP="0056466D">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715541DC" w14:textId="77777777" w:rsidR="009E1E21" w:rsidRPr="00773149" w:rsidRDefault="009E1E21" w:rsidP="0056466D">
            <w:pPr>
              <w:pStyle w:val="JHEPBody"/>
              <w:rPr>
                <w:b/>
                <w:bCs/>
                <w:sz w:val="20"/>
                <w:szCs w:val="20"/>
                <w:lang w:bidi="en-US"/>
              </w:rPr>
            </w:pPr>
            <w:r>
              <w:rPr>
                <w:bCs/>
                <w:sz w:val="20"/>
                <w:szCs w:val="20"/>
                <w:lang w:bidi="en-US"/>
              </w:rPr>
              <w:t xml:space="preserve"> </w:t>
            </w:r>
          </w:p>
        </w:tc>
        <w:tc>
          <w:tcPr>
            <w:tcW w:w="929" w:type="pct"/>
          </w:tcPr>
          <w:p w14:paraId="6ECC8C48" w14:textId="77777777" w:rsidR="009E1E21" w:rsidRPr="00773149" w:rsidRDefault="009E1E21" w:rsidP="0056466D">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382E8DA2" w14:textId="77777777" w:rsidR="009E1E21" w:rsidRDefault="009E1E21" w:rsidP="0056466D">
            <w:pPr>
              <w:pStyle w:val="JHEPBody"/>
              <w:rPr>
                <w:bCs/>
                <w:sz w:val="20"/>
                <w:szCs w:val="20"/>
                <w:lang w:bidi="en-US"/>
              </w:rPr>
            </w:pPr>
            <w:r>
              <w:rPr>
                <w:bCs/>
                <w:sz w:val="20"/>
                <w:szCs w:val="20"/>
                <w:lang w:bidi="en-US"/>
              </w:rPr>
              <w:t xml:space="preserve">-  </w:t>
            </w:r>
          </w:p>
        </w:tc>
        <w:tc>
          <w:tcPr>
            <w:tcW w:w="897" w:type="pct"/>
          </w:tcPr>
          <w:p w14:paraId="6CFC53D8" w14:textId="77777777" w:rsidR="009E1E21" w:rsidRPr="00773149" w:rsidRDefault="009E1E21" w:rsidP="0056466D">
            <w:pPr>
              <w:pStyle w:val="JHEPBody"/>
              <w:rPr>
                <w:bCs/>
                <w:sz w:val="20"/>
                <w:szCs w:val="20"/>
                <w:lang w:bidi="en-US"/>
              </w:rPr>
            </w:pPr>
            <w:r w:rsidRPr="00773149">
              <w:rPr>
                <w:bCs/>
                <w:sz w:val="20"/>
                <w:szCs w:val="20"/>
                <w:lang w:bidi="en-US"/>
              </w:rPr>
              <w:t>Include bibliography style reference</w:t>
            </w:r>
          </w:p>
        </w:tc>
      </w:tr>
      <w:tr w:rsidR="009E1E21" w:rsidRPr="00773149" w14:paraId="22EC0F1F" w14:textId="77777777" w:rsidTr="0056466D">
        <w:trPr>
          <w:trHeight w:val="1319"/>
        </w:trPr>
        <w:tc>
          <w:tcPr>
            <w:tcW w:w="2212" w:type="pct"/>
          </w:tcPr>
          <w:p w14:paraId="7CC9625F" w14:textId="77777777" w:rsidR="009E1E21" w:rsidRPr="00773149" w:rsidRDefault="009E1E21" w:rsidP="0056466D">
            <w:pPr>
              <w:pStyle w:val="JHEPBody"/>
              <w:rPr>
                <w:b/>
                <w:bCs/>
                <w:sz w:val="20"/>
                <w:szCs w:val="20"/>
                <w:lang w:bidi="en-US"/>
              </w:rPr>
            </w:pPr>
            <w:r w:rsidRPr="00773149">
              <w:rPr>
                <w:b/>
                <w:bCs/>
                <w:sz w:val="20"/>
                <w:szCs w:val="20"/>
                <w:u w:val="single"/>
                <w:lang w:bidi="en-US"/>
              </w:rPr>
              <w:t>Example</w:t>
            </w:r>
          </w:p>
          <w:p w14:paraId="54CFD43E" w14:textId="77777777" w:rsidR="009E1E21" w:rsidRDefault="009E1E21" w:rsidP="0056466D">
            <w:pPr>
              <w:pStyle w:val="JHEPBody"/>
              <w:rPr>
                <w:b/>
                <w:bCs/>
                <w:sz w:val="20"/>
                <w:szCs w:val="20"/>
                <w:lang w:bidi="en-US"/>
              </w:rPr>
            </w:pPr>
            <w:r>
              <w:rPr>
                <w:b/>
                <w:bCs/>
                <w:sz w:val="20"/>
                <w:szCs w:val="20"/>
                <w:lang w:bidi="en-US"/>
              </w:rPr>
              <w:t>Thrombogenicity</w:t>
            </w:r>
          </w:p>
          <w:p w14:paraId="440E2092" w14:textId="77777777" w:rsidR="009E1E21" w:rsidRPr="00773149" w:rsidRDefault="009E1E21" w:rsidP="0056466D">
            <w:pPr>
              <w:pStyle w:val="JHEPBody"/>
              <w:rPr>
                <w:bCs/>
                <w:sz w:val="20"/>
                <w:szCs w:val="20"/>
                <w:lang w:bidi="en-US"/>
              </w:rPr>
            </w:pPr>
            <w:r>
              <w:rPr>
                <w:bCs/>
                <w:sz w:val="20"/>
                <w:szCs w:val="20"/>
                <w:lang w:bidi="en-US"/>
              </w:rPr>
              <w:t xml:space="preserve">Indwelling vascular catheter should not cause thrombosis. This is a severe safety risk to the patient. </w:t>
            </w:r>
          </w:p>
        </w:tc>
        <w:tc>
          <w:tcPr>
            <w:tcW w:w="929" w:type="pct"/>
          </w:tcPr>
          <w:p w14:paraId="6D0456E8" w14:textId="77777777" w:rsidR="009E1E21" w:rsidRPr="00773149" w:rsidRDefault="009E1E21" w:rsidP="0056466D">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5A86E243" w14:textId="77777777" w:rsidR="009E1E21" w:rsidRPr="00773149" w:rsidRDefault="009E1E21" w:rsidP="0056466D">
            <w:pPr>
              <w:pStyle w:val="JHEPBody"/>
              <w:rPr>
                <w:bCs/>
                <w:sz w:val="20"/>
                <w:szCs w:val="20"/>
                <w:lang w:bidi="en-US"/>
              </w:rPr>
            </w:pPr>
            <w:r w:rsidRPr="00773149">
              <w:rPr>
                <w:bCs/>
                <w:sz w:val="20"/>
                <w:szCs w:val="20"/>
                <w:lang w:bidi="en-US"/>
              </w:rPr>
              <w:t xml:space="preserve">- </w:t>
            </w:r>
            <w:r>
              <w:rPr>
                <w:bCs/>
                <w:sz w:val="20"/>
                <w:szCs w:val="20"/>
                <w:lang w:bidi="en-US"/>
              </w:rPr>
              <w:t xml:space="preserve">none or less than a legally marketed comparator device </w:t>
            </w:r>
          </w:p>
        </w:tc>
        <w:tc>
          <w:tcPr>
            <w:tcW w:w="897" w:type="pct"/>
          </w:tcPr>
          <w:p w14:paraId="03A31868" w14:textId="77777777" w:rsidR="009E1E21" w:rsidRPr="00773149" w:rsidRDefault="009E1E21" w:rsidP="0056466D">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550CDAB9" w14:textId="77777777" w:rsidR="009E1E21" w:rsidRDefault="009E1E21" w:rsidP="009E1E21">
      <w:pPr>
        <w:pStyle w:val="JHEPBody"/>
        <w:sectPr w:rsidR="009E1E21" w:rsidSect="00027200">
          <w:pgSz w:w="15840" w:h="12240" w:orient="landscape"/>
          <w:pgMar w:top="1080" w:right="720" w:bottom="1080" w:left="1728" w:header="720" w:footer="720" w:gutter="0"/>
          <w:cols w:space="720"/>
          <w:docGrid w:linePitch="360"/>
        </w:sectPr>
      </w:pPr>
    </w:p>
    <w:p w14:paraId="692FC977" w14:textId="77777777" w:rsidR="009E1E21" w:rsidRDefault="009E1E21" w:rsidP="009E1E21">
      <w:pPr>
        <w:pStyle w:val="JHEPBody"/>
      </w:pPr>
    </w:p>
    <w:p w14:paraId="6950C766" w14:textId="77777777" w:rsidR="009E1E21" w:rsidRDefault="009E1E21" w:rsidP="009E1E21">
      <w:pPr>
        <w:pStyle w:val="JHEPBody"/>
      </w:pPr>
    </w:p>
    <w:p w14:paraId="5AFE86D8" w14:textId="77777777" w:rsidR="009E1E21" w:rsidRDefault="009E1E21" w:rsidP="009E1E21">
      <w:pPr>
        <w:pStyle w:val="JHEPBody"/>
      </w:pPr>
      <w:r>
        <w:t>[table]</w:t>
      </w:r>
    </w:p>
    <w:p w14:paraId="7187F0CC" w14:textId="77777777" w:rsidR="009E1E21" w:rsidRDefault="009E1E21" w:rsidP="009E1E21">
      <w:pPr>
        <w:pStyle w:val="JHEPBody"/>
      </w:pPr>
    </w:p>
    <w:p w14:paraId="072DA445" w14:textId="77777777" w:rsidR="009E1E21" w:rsidRDefault="009E1E21" w:rsidP="009E1E21">
      <w:pPr>
        <w:pStyle w:val="JHEPBody"/>
      </w:pPr>
      <w:r w:rsidRPr="00E925DF">
        <w:t>Table</w:t>
      </w:r>
      <w:r>
        <w:t xml:space="preserve"> should</w:t>
      </w:r>
      <w:r w:rsidRPr="00E925DF">
        <w:t xml:space="preserve"> include 4-6 thoughtful and critical design criteria.</w:t>
      </w:r>
      <w:r>
        <w:t xml:space="preserve"> Criteria should also align with the requirements and constraints of the clinical problem.</w:t>
      </w:r>
      <w:r w:rsidRPr="00E925DF">
        <w:t xml:space="preserve"> </w:t>
      </w:r>
      <w:r>
        <w:t>Criteria should i</w:t>
      </w:r>
      <w:r w:rsidRPr="00E925DF">
        <w:t>nclude specific descriptions,</w:t>
      </w:r>
      <w:r>
        <w:t xml:space="preserve"> scientific details,</w:t>
      </w:r>
      <w:r w:rsidRPr="00E925DF">
        <w:t xml:space="preserve"> quantitative</w:t>
      </w:r>
      <w:r>
        <w:t>/functional</w:t>
      </w:r>
      <w:r w:rsidRPr="00E925DF">
        <w:t xml:space="preserve"> criteria, and references for how the solution meets the criteria. Table </w:t>
      </w:r>
      <w:r>
        <w:t>should be</w:t>
      </w:r>
      <w:r w:rsidRPr="00E925DF">
        <w:t xml:space="preserve"> filled out completely.</w:t>
      </w:r>
    </w:p>
    <w:p w14:paraId="7D039CBE" w14:textId="77777777" w:rsidR="009E1E21" w:rsidRDefault="009E1E21" w:rsidP="009E1E21">
      <w:pPr>
        <w:pStyle w:val="JHEPBody"/>
      </w:pPr>
    </w:p>
    <w:p w14:paraId="0EA10F46" w14:textId="77777777" w:rsidR="009E1E21" w:rsidRDefault="009E1E21" w:rsidP="009E1E21">
      <w:pPr>
        <w:pStyle w:val="JHEPBody"/>
      </w:pPr>
      <w:r>
        <w:t xml:space="preserve">[paragraph text] </w:t>
      </w:r>
    </w:p>
    <w:p w14:paraId="53D3B9C9" w14:textId="77777777" w:rsidR="009E1E21" w:rsidRDefault="009E1E21" w:rsidP="009E1E21">
      <w:pPr>
        <w:pStyle w:val="JHEPBody"/>
      </w:pPr>
    </w:p>
    <w:p w14:paraId="7C8B2730" w14:textId="77777777" w:rsidR="009E1E21" w:rsidRDefault="009E1E21" w:rsidP="009E1E21">
      <w:pPr>
        <w:pStyle w:val="JHEPBody"/>
      </w:pPr>
      <w:r>
        <w:t xml:space="preserve">Summarize the process of selecting the design criteria and the associated metrics (based on the clinical need/problem statement). It’s important to include references to support the choice of these design criteria. Try to be specific to the CTE criteria we’re studying in the course and the identified problem statement and not address medical treatments in general. </w:t>
      </w:r>
    </w:p>
    <w:p w14:paraId="016B4E1C" w14:textId="77777777" w:rsidR="009E1E21" w:rsidRDefault="009E1E21" w:rsidP="009E1E21">
      <w:pPr>
        <w:pStyle w:val="JHEPBody"/>
      </w:pPr>
    </w:p>
    <w:p w14:paraId="0CA02A6B" w14:textId="77777777" w:rsidR="009E1E21" w:rsidRDefault="009E1E21" w:rsidP="009E1E21">
      <w:pPr>
        <w:pStyle w:val="JHEPBody"/>
      </w:pPr>
      <w:r>
        <w:t xml:space="preserve">Describe </w:t>
      </w:r>
      <w:r w:rsidRPr="0010099F">
        <w:rPr>
          <w:i/>
          <w:iCs/>
        </w:rPr>
        <w:t>how</w:t>
      </w:r>
      <w:r>
        <w:t xml:space="preserve"> the solution/specific CTE product works. Provide</w:t>
      </w:r>
      <w:r w:rsidRPr="009D6626">
        <w:t xml:space="preserve"> details on how the solution functions (mode of action)</w:t>
      </w:r>
      <w:r>
        <w:t xml:space="preserve">. </w:t>
      </w:r>
    </w:p>
    <w:p w14:paraId="7787FEB8" w14:textId="77777777" w:rsidR="009E1E21" w:rsidRDefault="009E1E21" w:rsidP="009E1E21">
      <w:pPr>
        <w:pStyle w:val="JHEPBody"/>
      </w:pPr>
    </w:p>
    <w:p w14:paraId="3743D8DC" w14:textId="77777777" w:rsidR="009E1E21" w:rsidRDefault="009E1E21" w:rsidP="009E1E21">
      <w:pPr>
        <w:pStyle w:val="JHEPBody"/>
      </w:pPr>
      <w:r>
        <w:t xml:space="preserve">Describe how the design of solution matches up with the design criteria. Explain </w:t>
      </w:r>
      <w:r w:rsidRPr="009D6626">
        <w:t>the correlation between the function/design of the solution and the selected design criteria.</w:t>
      </w:r>
    </w:p>
    <w:p w14:paraId="40E34378" w14:textId="77777777" w:rsidR="009E1E21" w:rsidRDefault="009E1E21" w:rsidP="009E1E21">
      <w:pPr>
        <w:pStyle w:val="JHEPBody"/>
      </w:pPr>
    </w:p>
    <w:p w14:paraId="69A01A5F" w14:textId="77777777" w:rsidR="009E1E21" w:rsidRDefault="009E1E21" w:rsidP="009E1E21">
      <w:pPr>
        <w:pStyle w:val="Heading2"/>
      </w:pPr>
      <w:r>
        <w:t>E – Verification and Validation</w:t>
      </w:r>
    </w:p>
    <w:p w14:paraId="3E20AF2A" w14:textId="77777777" w:rsidR="009E1E21" w:rsidRPr="00D739E1" w:rsidRDefault="009E1E21" w:rsidP="009E1E21">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6ECB361" w14:textId="77777777" w:rsidR="009E1E21" w:rsidRPr="00D739E1" w:rsidRDefault="009E1E21" w:rsidP="009E1E21">
      <w:pPr>
        <w:rPr>
          <w:bCs/>
        </w:rPr>
      </w:pPr>
    </w:p>
    <w:p w14:paraId="41AA50E7" w14:textId="77777777" w:rsidR="009E1E21" w:rsidRPr="00D739E1" w:rsidRDefault="009E1E21" w:rsidP="009E1E21">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3DEE7E64" w14:textId="77777777" w:rsidR="009E1E21" w:rsidRDefault="009E1E21" w:rsidP="009E1E21">
      <w:pPr>
        <w:pStyle w:val="SubsectionTitle"/>
      </w:pPr>
      <w:r>
        <w:t>Verification</w:t>
      </w:r>
    </w:p>
    <w:p w14:paraId="01739F51" w14:textId="77777777" w:rsidR="009E1E21" w:rsidRDefault="009E1E21" w:rsidP="009E1E21">
      <w:pPr>
        <w:pStyle w:val="Body"/>
      </w:pPr>
      <w:r>
        <w:t>[Use subheadings for each part]</w:t>
      </w:r>
    </w:p>
    <w:p w14:paraId="4BB3A9DC" w14:textId="77777777" w:rsidR="009E1E21" w:rsidRDefault="009E1E21" w:rsidP="009E1E21">
      <w:pPr>
        <w:pStyle w:val="Body"/>
      </w:pPr>
    </w:p>
    <w:p w14:paraId="4688490B" w14:textId="77777777" w:rsidR="009E1E21" w:rsidRDefault="009E1E21" w:rsidP="009E1E21">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7567146B" w14:textId="77777777" w:rsidR="009E1E21" w:rsidRPr="00D739E1" w:rsidRDefault="009E1E21" w:rsidP="009E1E21">
      <w:pPr>
        <w:pStyle w:val="Body"/>
        <w:rPr>
          <w:rFonts w:eastAsiaTheme="majorEastAsia"/>
        </w:rPr>
      </w:pPr>
    </w:p>
    <w:p w14:paraId="0E873C85" w14:textId="77777777" w:rsidR="009E1E21" w:rsidRDefault="009E1E21" w:rsidP="009E1E21">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529604D" w14:textId="77777777" w:rsidR="009E1E21" w:rsidRPr="002849BA" w:rsidRDefault="009E1E21" w:rsidP="009E1E21">
      <w:pPr>
        <w:pStyle w:val="Body"/>
      </w:pPr>
    </w:p>
    <w:p w14:paraId="4F606DB2" w14:textId="77777777" w:rsidR="009E1E21" w:rsidRPr="00D739E1" w:rsidRDefault="009E1E21" w:rsidP="009E1E21">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w:t>
      </w:r>
      <w:r w:rsidRPr="00D739E1">
        <w:rPr>
          <w:bCs/>
        </w:rPr>
        <w:lastRenderedPageBreak/>
        <w:t>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415D2C17" w14:textId="77777777" w:rsidR="009E1E21" w:rsidRDefault="009E1E21" w:rsidP="009E1E21">
      <w:pPr>
        <w:pStyle w:val="SubsectionTitle"/>
      </w:pPr>
      <w:r>
        <w:t>Validation</w:t>
      </w:r>
    </w:p>
    <w:p w14:paraId="2E7153CF" w14:textId="77777777" w:rsidR="009E1E21" w:rsidRDefault="009E1E21" w:rsidP="009E1E21">
      <w:r>
        <w:t xml:space="preserve">Describe the methods and outcomes of at least one validation study. Connect the methods and outcomes to the needs of the intended population described earlier in the project. </w:t>
      </w:r>
    </w:p>
    <w:p w14:paraId="4CA903CA" w14:textId="77777777" w:rsidR="009E1E21" w:rsidRDefault="009E1E21" w:rsidP="009E1E21"/>
    <w:p w14:paraId="0B034330" w14:textId="77777777" w:rsidR="009E1E21" w:rsidRPr="00D739E1" w:rsidRDefault="009E1E21" w:rsidP="009E1E21">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17354402" w14:textId="77777777" w:rsidR="009E1E21" w:rsidRDefault="009E1E21" w:rsidP="009E1E21">
      <w:pPr>
        <w:rPr>
          <w:bCs/>
        </w:rPr>
      </w:pPr>
    </w:p>
    <w:p w14:paraId="717EC3B6" w14:textId="77777777" w:rsidR="009E1E21" w:rsidRPr="00D739E1" w:rsidRDefault="009E1E21" w:rsidP="009E1E21">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272705CB" w14:textId="77777777" w:rsidR="009E1E21" w:rsidRPr="009039C7" w:rsidRDefault="009E1E21" w:rsidP="009E1E21"/>
    <w:p w14:paraId="1F160D26" w14:textId="77777777" w:rsidR="009E1E21" w:rsidRDefault="009E1E21" w:rsidP="009E1E21">
      <w:pPr>
        <w:pStyle w:val="Heading2"/>
      </w:pPr>
      <w:r>
        <w:t>Conclusions</w:t>
      </w:r>
    </w:p>
    <w:p w14:paraId="2C031A76" w14:textId="77777777" w:rsidR="009E1E21" w:rsidRDefault="009E1E21" w:rsidP="009E1E21">
      <w:pPr>
        <w:pStyle w:val="Body"/>
      </w:pPr>
      <w:r>
        <w:t xml:space="preserve">[Only submitted in the final report] </w:t>
      </w:r>
    </w:p>
    <w:p w14:paraId="0E1AE86D" w14:textId="77777777" w:rsidR="009E1E21" w:rsidRDefault="009E1E21" w:rsidP="009E1E21">
      <w:pPr>
        <w:pStyle w:val="Body"/>
      </w:pPr>
    </w:p>
    <w:p w14:paraId="395362FB" w14:textId="77777777" w:rsidR="009E1E21" w:rsidRDefault="009E1E21" w:rsidP="009E1E21">
      <w:pPr>
        <w:pStyle w:val="Body"/>
      </w:pPr>
      <w:r>
        <w:t xml:space="preserve">Provide a short closing paragraph which summarized the key-take-away messages from your analysis and ties the whole project together. Link back to the problem statement. </w:t>
      </w:r>
    </w:p>
    <w:p w14:paraId="4F0918AA" w14:textId="77777777" w:rsidR="009E1E21" w:rsidRPr="00C17335" w:rsidRDefault="009E1E21" w:rsidP="009E1E21">
      <w:pPr>
        <w:pStyle w:val="Body"/>
      </w:pPr>
    </w:p>
    <w:p w14:paraId="2B0417A9" w14:textId="77777777" w:rsidR="009E1E21" w:rsidRDefault="009E1E21" w:rsidP="009E1E21">
      <w:pPr>
        <w:pStyle w:val="Heading2"/>
      </w:pPr>
      <w:r>
        <w:t>References</w:t>
      </w:r>
    </w:p>
    <w:p w14:paraId="1BDE45FF" w14:textId="56D2616A" w:rsidR="009E1E21" w:rsidRPr="008A6DE9" w:rsidRDefault="009E1E21" w:rsidP="00BB330B">
      <w:pPr>
        <w:pStyle w:val="JHEPBody"/>
        <w:numPr>
          <w:ilvl w:val="0"/>
          <w:numId w:val="19"/>
        </w:numPr>
      </w:pPr>
      <w:r>
        <w:t xml:space="preserve">[use MLA format] </w:t>
      </w:r>
    </w:p>
    <w:p w14:paraId="757DAF34" w14:textId="77777777" w:rsidR="00254C98" w:rsidRDefault="00254C98" w:rsidP="00DD7A4A">
      <w:pPr>
        <w:pStyle w:val="Body"/>
        <w:rPr>
          <w:b/>
          <w:bCs w:val="0"/>
          <w:u w:val="single"/>
        </w:rPr>
      </w:pPr>
    </w:p>
    <w:p w14:paraId="5A63B6AC" w14:textId="54B9C314" w:rsidR="00EC44C4" w:rsidRDefault="00EC44C4" w:rsidP="00DD7A4A">
      <w:pPr>
        <w:pStyle w:val="Body"/>
      </w:pPr>
      <w:r w:rsidRPr="00EC44C4">
        <w:rPr>
          <w:b/>
          <w:bCs w:val="0"/>
          <w:u w:val="single"/>
        </w:rPr>
        <w:t>Reference</w:t>
      </w:r>
      <w:r w:rsidR="00130D34">
        <w:rPr>
          <w:b/>
          <w:bCs w:val="0"/>
          <w:u w:val="single"/>
        </w:rPr>
        <w:t>s</w:t>
      </w:r>
      <w:r>
        <w:t>:</w:t>
      </w:r>
    </w:p>
    <w:p w14:paraId="70CBB190" w14:textId="77777777" w:rsidR="00CD788B" w:rsidRPr="00CD788B" w:rsidRDefault="00EC44C4" w:rsidP="00CD788B">
      <w:pPr>
        <w:pStyle w:val="Bibliography"/>
        <w:rPr>
          <w:rFonts w:cs="Tahoma"/>
        </w:rPr>
      </w:pPr>
      <w:r>
        <w:fldChar w:fldCharType="begin"/>
      </w:r>
      <w:r w:rsidR="00CD788B">
        <w:instrText xml:space="preserve"> ADDIN ZOTERO_BIBL {"uncited":[],"omitted":[],"custom":[]} CSL_BIBLIOGRAPHY </w:instrText>
      </w:r>
      <w:r>
        <w:fldChar w:fldCharType="separate"/>
      </w:r>
      <w:r w:rsidR="00CD788B" w:rsidRPr="00CD788B">
        <w:rPr>
          <w:rFonts w:cs="Tahoma"/>
        </w:rPr>
        <w:t>[1]</w:t>
      </w:r>
      <w:r w:rsidR="00CD788B" w:rsidRPr="00CD788B">
        <w:rPr>
          <w:rFonts w:cs="Tahoma"/>
        </w:rPr>
        <w:tab/>
        <w:t xml:space="preserve">M. D. Norenberg, J. Smith, and A. Marcillo, “The Pathology of Human Spinal Cord Injury: Defining the Problems,” </w:t>
      </w:r>
      <w:r w:rsidR="00CD788B" w:rsidRPr="00CD788B">
        <w:rPr>
          <w:rFonts w:cs="Tahoma"/>
          <w:i/>
          <w:iCs/>
        </w:rPr>
        <w:t>Journal of Neurotrauma</w:t>
      </w:r>
      <w:r w:rsidR="00CD788B" w:rsidRPr="00CD788B">
        <w:rPr>
          <w:rFonts w:cs="Tahoma"/>
        </w:rPr>
        <w:t>, vol. 21, no. 4, pp. 429–440, Apr. 2004, doi: 10.1089/089771504323004575.</w:t>
      </w:r>
    </w:p>
    <w:p w14:paraId="5167C2A5" w14:textId="77777777" w:rsidR="00CD788B" w:rsidRPr="00CD788B" w:rsidRDefault="00CD788B" w:rsidP="00CD788B">
      <w:pPr>
        <w:pStyle w:val="Bibliography"/>
        <w:rPr>
          <w:rFonts w:cs="Tahoma"/>
        </w:rPr>
      </w:pPr>
      <w:r w:rsidRPr="00CD788B">
        <w:rPr>
          <w:rFonts w:cs="Tahoma"/>
        </w:rPr>
        <w:t>[2]</w:t>
      </w:r>
      <w:r w:rsidRPr="00CD788B">
        <w:rPr>
          <w:rFonts w:cs="Tahoma"/>
        </w:rPr>
        <w:tab/>
        <w:t xml:space="preserve">J. Desai, S. Steiger, and H.-J. Anders, “Molecular Pathophysiology of Gout,” </w:t>
      </w:r>
      <w:r w:rsidRPr="00CD788B">
        <w:rPr>
          <w:rFonts w:cs="Tahoma"/>
          <w:i/>
          <w:iCs/>
        </w:rPr>
        <w:t>Trends in Molecular Medicine</w:t>
      </w:r>
      <w:r w:rsidRPr="00CD788B">
        <w:rPr>
          <w:rFonts w:cs="Tahoma"/>
        </w:rPr>
        <w:t>, vol. 23, no. 8, pp. 756–768, Aug. 2017, doi: 10.1016/j.molmed.2017.06.005.</w:t>
      </w:r>
    </w:p>
    <w:p w14:paraId="14A30BFC" w14:textId="77777777" w:rsidR="00CD788B" w:rsidRPr="00CD788B" w:rsidRDefault="00CD788B" w:rsidP="00CD788B">
      <w:pPr>
        <w:pStyle w:val="Bibliography"/>
        <w:rPr>
          <w:rFonts w:cs="Tahoma"/>
        </w:rPr>
      </w:pPr>
      <w:r w:rsidRPr="00CD788B">
        <w:rPr>
          <w:rFonts w:cs="Tahoma"/>
        </w:rPr>
        <w:t>[3]</w:t>
      </w:r>
      <w:r w:rsidRPr="00CD788B">
        <w:rPr>
          <w:rFonts w:cs="Tahoma"/>
        </w:rPr>
        <w:tab/>
        <w:t xml:space="preserve">E. M. Dukes, S. Kirshblum, A. A. Aimetti, S. S. Qin, R. K. Bornheimer, and G. Oster, “Relationship of American Spinal Injury Association Impairment Scale Grade to Post-injury Hospitalization and Costs in Thoracic Spinal Cord Injury,” </w:t>
      </w:r>
      <w:r w:rsidRPr="00CD788B">
        <w:rPr>
          <w:rFonts w:cs="Tahoma"/>
          <w:i/>
          <w:iCs/>
        </w:rPr>
        <w:t>Neurosurgery</w:t>
      </w:r>
      <w:r w:rsidRPr="00CD788B">
        <w:rPr>
          <w:rFonts w:cs="Tahoma"/>
        </w:rPr>
        <w:t>, vol. 83, no. 3, pp. 445–451, Sep. 2018, doi: 10.1093/neuros/nyx425.</w:t>
      </w:r>
    </w:p>
    <w:p w14:paraId="6533FA26" w14:textId="29E7DD12" w:rsidR="00EC44C4" w:rsidRPr="00DD7A4A" w:rsidRDefault="00EC44C4" w:rsidP="00E70C07">
      <w:pPr>
        <w:pStyle w:val="Body"/>
        <w:sectPr w:rsidR="00EC44C4" w:rsidRPr="00DD7A4A" w:rsidSect="00CD6072">
          <w:headerReference w:type="default" r:id="rId19"/>
          <w:footerReference w:type="default" r:id="rId20"/>
          <w:pgSz w:w="12240" w:h="15840"/>
          <w:pgMar w:top="720" w:right="1080" w:bottom="1728" w:left="1080" w:header="720" w:footer="720" w:gutter="0"/>
          <w:cols w:space="720"/>
          <w:titlePg/>
          <w:docGrid w:linePitch="360"/>
        </w:sectPr>
      </w:pPr>
      <w:r>
        <w:fldChar w:fldCharType="end"/>
      </w:r>
    </w:p>
    <w:p w14:paraId="17360E2D" w14:textId="75FBE80F" w:rsidR="00270D5F" w:rsidRPr="00551058" w:rsidRDefault="00270D5F" w:rsidP="00551058">
      <w:pPr>
        <w:rPr>
          <w:bCs/>
        </w:rPr>
      </w:pPr>
    </w:p>
    <w:sectPr w:rsidR="00270D5F" w:rsidRPr="00551058" w:rsidSect="002C1D7E">
      <w:pgSz w:w="15840" w:h="12240" w:orient="landscape"/>
      <w:pgMar w:top="1080" w:right="720" w:bottom="1080" w:left="172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B437F" w14:textId="77777777" w:rsidR="00CF07B0" w:rsidRDefault="00CF07B0" w:rsidP="00B657A0">
      <w:r>
        <w:separator/>
      </w:r>
    </w:p>
  </w:endnote>
  <w:endnote w:type="continuationSeparator" w:id="0">
    <w:p w14:paraId="2CD8C09F" w14:textId="77777777" w:rsidR="00CF07B0" w:rsidRDefault="00CF07B0" w:rsidP="00B657A0">
      <w:r>
        <w:continuationSeparator/>
      </w:r>
    </w:p>
  </w:endnote>
  <w:endnote w:type="continuationNotice" w:id="1">
    <w:p w14:paraId="65A33826" w14:textId="77777777" w:rsidR="00CF07B0" w:rsidRDefault="00CF07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EE769" w14:textId="77777777" w:rsidR="00CF07B0" w:rsidRDefault="00CF07B0" w:rsidP="00B657A0">
      <w:r>
        <w:separator/>
      </w:r>
    </w:p>
  </w:footnote>
  <w:footnote w:type="continuationSeparator" w:id="0">
    <w:p w14:paraId="5CBE5674" w14:textId="77777777" w:rsidR="00CF07B0" w:rsidRDefault="00CF07B0" w:rsidP="00B657A0">
      <w:r>
        <w:continuationSeparator/>
      </w:r>
    </w:p>
  </w:footnote>
  <w:footnote w:type="continuationNotice" w:id="1">
    <w:p w14:paraId="764C1C68" w14:textId="77777777" w:rsidR="00CF07B0" w:rsidRDefault="00CF07B0"/>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14778FFF" w:rsidR="00DD15DF" w:rsidRPr="00B6644C" w:rsidRDefault="00B6644C" w:rsidP="00401D49">
    <w:pPr>
      <w:pStyle w:val="Header"/>
      <w:tabs>
        <w:tab w:val="clear" w:pos="8640"/>
        <w:tab w:val="right" w:pos="10080"/>
      </w:tabs>
      <w:rPr>
        <w:b/>
        <w:bCs/>
        <w:color w:val="808080" w:themeColor="background1" w:themeShade="80"/>
        <w:sz w:val="16"/>
        <w:szCs w:val="16"/>
      </w:rPr>
    </w:pPr>
    <w:r w:rsidRPr="00565CAE">
      <w:rPr>
        <w:b/>
        <w:bCs/>
        <w:color w:val="808080" w:themeColor="background1" w:themeShade="80"/>
        <w:sz w:val="16"/>
        <w:szCs w:val="16"/>
      </w:rPr>
      <w:t xml:space="preserve">Yves </w:t>
    </w:r>
    <w:proofErr w:type="spellStart"/>
    <w:r w:rsidRPr="00565CAE">
      <w:rPr>
        <w:b/>
        <w:bCs/>
        <w:color w:val="808080" w:themeColor="background1" w:themeShade="80"/>
        <w:sz w:val="16"/>
        <w:szCs w:val="16"/>
      </w:rPr>
      <w:t>Greatti</w:t>
    </w:r>
    <w:proofErr w:type="spellEnd"/>
    <w:r w:rsidRPr="00565CAE">
      <w:rPr>
        <w:b/>
        <w:bCs/>
        <w:color w:val="808080" w:themeColor="background1" w:themeShade="80"/>
        <w:sz w:val="16"/>
        <w:szCs w:val="16"/>
      </w:rPr>
      <w:ptab w:relativeTo="margin" w:alignment="center" w:leader="none"/>
    </w:r>
    <w:r w:rsidRPr="00565CAE">
      <w:rPr>
        <w:b/>
        <w:bCs/>
        <w:color w:val="808080" w:themeColor="background1" w:themeShade="80"/>
        <w:sz w:val="16"/>
        <w:szCs w:val="16"/>
      </w:rPr>
      <w:ptab w:relativeTo="margin" w:alignment="right" w:leader="none"/>
    </w:r>
    <w:r w:rsidR="001C67A2" w:rsidRPr="00565CAE">
      <w:rPr>
        <w:b/>
        <w:bCs/>
        <w:sz w:val="16"/>
        <w:szCs w:val="16"/>
      </w:rPr>
      <w:t>Neuro</w:t>
    </w:r>
    <w:r w:rsidR="001C67A2">
      <w:rPr>
        <w:b/>
        <w:bCs/>
        <w:sz w:val="16"/>
        <w:szCs w:val="16"/>
      </w:rPr>
      <w:t>-Spinal Graft</w:t>
    </w:r>
    <w:r w:rsidRPr="00B6644C">
      <w:rPr>
        <w:b/>
        <w:bCs/>
        <w:sz w:val="16"/>
        <w:szCs w:val="16"/>
      </w:rPr>
      <w:t xml:space="preserve"> </w:t>
    </w:r>
    <w:r w:rsidR="00254C98">
      <w:rPr>
        <w:b/>
        <w:bCs/>
        <w:sz w:val="16"/>
        <w:szCs w:val="16"/>
      </w:rPr>
      <w:t>–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D8BD8E"/>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83C27B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011B0B"/>
    <w:multiLevelType w:val="hybridMultilevel"/>
    <w:tmpl w:val="357E6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0"/>
  </w:num>
  <w:num w:numId="2" w16cid:durableId="591012818">
    <w:abstractNumId w:val="15"/>
  </w:num>
  <w:num w:numId="3" w16cid:durableId="179856923">
    <w:abstractNumId w:val="3"/>
  </w:num>
  <w:num w:numId="4" w16cid:durableId="3915848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2"/>
  </w:num>
  <w:num w:numId="10" w16cid:durableId="1214929145">
    <w:abstractNumId w:val="12"/>
  </w:num>
  <w:num w:numId="11" w16cid:durableId="1534925248">
    <w:abstractNumId w:val="13"/>
  </w:num>
  <w:num w:numId="12" w16cid:durableId="1204631859">
    <w:abstractNumId w:val="11"/>
  </w:num>
  <w:num w:numId="13" w16cid:durableId="1999653488">
    <w:abstractNumId w:val="6"/>
  </w:num>
  <w:num w:numId="14" w16cid:durableId="1948655657">
    <w:abstractNumId w:val="18"/>
  </w:num>
  <w:num w:numId="15" w16cid:durableId="1426876100">
    <w:abstractNumId w:val="14"/>
  </w:num>
  <w:num w:numId="16" w16cid:durableId="148448031">
    <w:abstractNumId w:val="7"/>
  </w:num>
  <w:num w:numId="17" w16cid:durableId="432239574">
    <w:abstractNumId w:val="19"/>
  </w:num>
  <w:num w:numId="18" w16cid:durableId="1902785539">
    <w:abstractNumId w:val="4"/>
  </w:num>
  <w:num w:numId="19" w16cid:durableId="2016347357">
    <w:abstractNumId w:val="9"/>
  </w:num>
  <w:num w:numId="20" w16cid:durableId="1604259620">
    <w:abstractNumId w:val="17"/>
  </w:num>
  <w:num w:numId="21" w16cid:durableId="1341661621">
    <w:abstractNumId w:val="16"/>
  </w:num>
  <w:num w:numId="22" w16cid:durableId="10350167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5C29"/>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2DB6"/>
    <w:rsid w:val="0012408D"/>
    <w:rsid w:val="001308D6"/>
    <w:rsid w:val="00130D34"/>
    <w:rsid w:val="00133B5F"/>
    <w:rsid w:val="00135AFF"/>
    <w:rsid w:val="00142E4C"/>
    <w:rsid w:val="00163066"/>
    <w:rsid w:val="00164555"/>
    <w:rsid w:val="00166392"/>
    <w:rsid w:val="00166E18"/>
    <w:rsid w:val="00167B74"/>
    <w:rsid w:val="00173B03"/>
    <w:rsid w:val="00186157"/>
    <w:rsid w:val="0018724C"/>
    <w:rsid w:val="00195531"/>
    <w:rsid w:val="001A656F"/>
    <w:rsid w:val="001B287C"/>
    <w:rsid w:val="001B4B77"/>
    <w:rsid w:val="001C67A2"/>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4645F"/>
    <w:rsid w:val="00254C98"/>
    <w:rsid w:val="00257BF3"/>
    <w:rsid w:val="00264668"/>
    <w:rsid w:val="00270D5F"/>
    <w:rsid w:val="00274369"/>
    <w:rsid w:val="00277DDB"/>
    <w:rsid w:val="00281D3C"/>
    <w:rsid w:val="002849BA"/>
    <w:rsid w:val="00286FCE"/>
    <w:rsid w:val="002A1561"/>
    <w:rsid w:val="002A3ED6"/>
    <w:rsid w:val="002B1421"/>
    <w:rsid w:val="002C1D5E"/>
    <w:rsid w:val="002C1D7E"/>
    <w:rsid w:val="002D1199"/>
    <w:rsid w:val="002D4C78"/>
    <w:rsid w:val="002D5742"/>
    <w:rsid w:val="002D78E1"/>
    <w:rsid w:val="002E6779"/>
    <w:rsid w:val="002F0A0D"/>
    <w:rsid w:val="002F2CBA"/>
    <w:rsid w:val="002F4F5F"/>
    <w:rsid w:val="002F7AE7"/>
    <w:rsid w:val="00302A2C"/>
    <w:rsid w:val="00305298"/>
    <w:rsid w:val="003214CE"/>
    <w:rsid w:val="0032283D"/>
    <w:rsid w:val="00325CDD"/>
    <w:rsid w:val="00326BD3"/>
    <w:rsid w:val="00330B7C"/>
    <w:rsid w:val="00330C2C"/>
    <w:rsid w:val="003440C1"/>
    <w:rsid w:val="0034779A"/>
    <w:rsid w:val="00352D15"/>
    <w:rsid w:val="00354968"/>
    <w:rsid w:val="00361E35"/>
    <w:rsid w:val="00371AB4"/>
    <w:rsid w:val="00383F90"/>
    <w:rsid w:val="00385282"/>
    <w:rsid w:val="00390509"/>
    <w:rsid w:val="00394D40"/>
    <w:rsid w:val="00395CD2"/>
    <w:rsid w:val="003A0D49"/>
    <w:rsid w:val="003A39B6"/>
    <w:rsid w:val="003B492B"/>
    <w:rsid w:val="003B55EE"/>
    <w:rsid w:val="003C2709"/>
    <w:rsid w:val="003C3185"/>
    <w:rsid w:val="003D1CC2"/>
    <w:rsid w:val="003F3C3E"/>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48CC"/>
    <w:rsid w:val="00551058"/>
    <w:rsid w:val="00551497"/>
    <w:rsid w:val="0056064F"/>
    <w:rsid w:val="00565CAE"/>
    <w:rsid w:val="00571D0C"/>
    <w:rsid w:val="005730F3"/>
    <w:rsid w:val="00576764"/>
    <w:rsid w:val="00576936"/>
    <w:rsid w:val="0058650F"/>
    <w:rsid w:val="00586F7D"/>
    <w:rsid w:val="00590C85"/>
    <w:rsid w:val="00591DBC"/>
    <w:rsid w:val="00596DCD"/>
    <w:rsid w:val="00597ED6"/>
    <w:rsid w:val="005A7F09"/>
    <w:rsid w:val="005B6A4F"/>
    <w:rsid w:val="005B6F74"/>
    <w:rsid w:val="005C7D9F"/>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0709C"/>
    <w:rsid w:val="00712448"/>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4779"/>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57"/>
    <w:rsid w:val="00891790"/>
    <w:rsid w:val="008A3268"/>
    <w:rsid w:val="008A3B7E"/>
    <w:rsid w:val="008A5518"/>
    <w:rsid w:val="008A6DE9"/>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228A"/>
    <w:rsid w:val="009B3375"/>
    <w:rsid w:val="009C27FA"/>
    <w:rsid w:val="009C2987"/>
    <w:rsid w:val="009D13C5"/>
    <w:rsid w:val="009D5022"/>
    <w:rsid w:val="009D6626"/>
    <w:rsid w:val="009E13FB"/>
    <w:rsid w:val="009E18B4"/>
    <w:rsid w:val="009E1C63"/>
    <w:rsid w:val="009E1E21"/>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00D3"/>
    <w:rsid w:val="00B03882"/>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243C"/>
    <w:rsid w:val="00B83268"/>
    <w:rsid w:val="00B929AF"/>
    <w:rsid w:val="00B9364C"/>
    <w:rsid w:val="00B976C4"/>
    <w:rsid w:val="00BA4AF0"/>
    <w:rsid w:val="00BB330B"/>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D6072"/>
    <w:rsid w:val="00CD788B"/>
    <w:rsid w:val="00CE1935"/>
    <w:rsid w:val="00CE19A8"/>
    <w:rsid w:val="00CF07B0"/>
    <w:rsid w:val="00CF0AB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97EE6"/>
    <w:rsid w:val="00DA1E60"/>
    <w:rsid w:val="00DA2185"/>
    <w:rsid w:val="00DB0621"/>
    <w:rsid w:val="00DD05AB"/>
    <w:rsid w:val="00DD0642"/>
    <w:rsid w:val="00DD15DF"/>
    <w:rsid w:val="00DD1AA7"/>
    <w:rsid w:val="00DD3ED7"/>
    <w:rsid w:val="00DD4975"/>
    <w:rsid w:val="00DD4D26"/>
    <w:rsid w:val="00DD5EA9"/>
    <w:rsid w:val="00DD7A4A"/>
    <w:rsid w:val="00DE28EB"/>
    <w:rsid w:val="00DE7847"/>
    <w:rsid w:val="00DF1464"/>
    <w:rsid w:val="00DF6DFA"/>
    <w:rsid w:val="00E01888"/>
    <w:rsid w:val="00E0739F"/>
    <w:rsid w:val="00E07F77"/>
    <w:rsid w:val="00E113BD"/>
    <w:rsid w:val="00E15F5D"/>
    <w:rsid w:val="00E262AC"/>
    <w:rsid w:val="00E33606"/>
    <w:rsid w:val="00E3475C"/>
    <w:rsid w:val="00E35B7B"/>
    <w:rsid w:val="00E42006"/>
    <w:rsid w:val="00E42B96"/>
    <w:rsid w:val="00E70C07"/>
    <w:rsid w:val="00E81074"/>
    <w:rsid w:val="00E925DF"/>
    <w:rsid w:val="00E94833"/>
    <w:rsid w:val="00E96AA1"/>
    <w:rsid w:val="00EA33CE"/>
    <w:rsid w:val="00EB44C2"/>
    <w:rsid w:val="00EB5ECE"/>
    <w:rsid w:val="00EC3E0C"/>
    <w:rsid w:val="00EC44C4"/>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tabs>
        <w:tab w:val="left" w:pos="380"/>
      </w:tabs>
      <w:ind w:left="384" w:hanging="384"/>
    </w:pPr>
  </w:style>
  <w:style w:type="paragraph" w:styleId="NormalWeb">
    <w:name w:val="Normal (Web)"/>
    <w:basedOn w:val="Normal"/>
    <w:uiPriority w:val="99"/>
    <w:unhideWhenUsed/>
    <w:rsid w:val="00BB33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978802202">
      <w:bodyDiv w:val="1"/>
      <w:marLeft w:val="0"/>
      <w:marRight w:val="0"/>
      <w:marTop w:val="0"/>
      <w:marBottom w:val="0"/>
      <w:divBdr>
        <w:top w:val="none" w:sz="0" w:space="0" w:color="auto"/>
        <w:left w:val="none" w:sz="0" w:space="0" w:color="auto"/>
        <w:bottom w:val="none" w:sz="0" w:space="0" w:color="auto"/>
        <w:right w:val="none" w:sz="0" w:space="0" w:color="auto"/>
      </w:divBdr>
      <w:divsChild>
        <w:div w:id="628125286">
          <w:marLeft w:val="0"/>
          <w:marRight w:val="0"/>
          <w:marTop w:val="0"/>
          <w:marBottom w:val="0"/>
          <w:divBdr>
            <w:top w:val="none" w:sz="0" w:space="0" w:color="auto"/>
            <w:left w:val="none" w:sz="0" w:space="0" w:color="auto"/>
            <w:bottom w:val="none" w:sz="0" w:space="0" w:color="auto"/>
            <w:right w:val="none" w:sz="0" w:space="0" w:color="auto"/>
          </w:divBdr>
          <w:divsChild>
            <w:div w:id="392966325">
              <w:marLeft w:val="0"/>
              <w:marRight w:val="0"/>
              <w:marTop w:val="0"/>
              <w:marBottom w:val="0"/>
              <w:divBdr>
                <w:top w:val="none" w:sz="0" w:space="0" w:color="auto"/>
                <w:left w:val="none" w:sz="0" w:space="0" w:color="auto"/>
                <w:bottom w:val="none" w:sz="0" w:space="0" w:color="auto"/>
                <w:right w:val="none" w:sz="0" w:space="0" w:color="auto"/>
              </w:divBdr>
              <w:divsChild>
                <w:div w:id="31588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TotalTime>
  <Pages>10</Pages>
  <Words>3148</Words>
  <Characters>1794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05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1</cp:revision>
  <cp:lastPrinted>2022-10-09T15:06:00Z</cp:lastPrinted>
  <dcterms:created xsi:type="dcterms:W3CDTF">2022-10-09T15:06:00Z</dcterms:created>
  <dcterms:modified xsi:type="dcterms:W3CDTF">2022-10-1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07gGKJZe"/&gt;&lt;style id="http://www.zotero.org/styles/ieee" locale="en-US" hasBibliography="1" bibliographyStyleHasBeenSet="1"/&gt;&lt;prefs&gt;&lt;pref name="fieldType" value="Field"/&gt;&lt;/prefs&gt;&lt;/data&gt;</vt:lpwstr>
  </property>
  <property fmtid="{D5CDD505-2E9C-101B-9397-08002B2CF9AE}" pid="4" name="ZOTERO_PREF_2">
    <vt:lpwstr/>
  </property>
</Properties>
</file>